
<file path=[Content_Types].xml><?xml version="1.0" encoding="utf-8"?>
<Types xmlns="http://schemas.openxmlformats.org/package/2006/content-types">
  <Default Extension="emf" ContentType="image/x-emf"/>
  <Default Extension="jp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4360950" w14:textId="31E97100" w:rsidR="00681748" w:rsidRDefault="009812FB" w:rsidP="0097432D">
      <w:pPr>
        <w:spacing w:line="480" w:lineRule="auto"/>
        <w:rPr>
          <w:rFonts w:ascii="Times New Roman" w:hAnsi="Times New Roman" w:cs="Times New Roman"/>
          <w:b/>
          <w:bCs/>
          <w:sz w:val="24"/>
        </w:rPr>
      </w:pPr>
      <w:r w:rsidRPr="001822B7">
        <w:rPr>
          <w:rFonts w:ascii="Times New Roman" w:hAnsi="Times New Roman" w:cs="Times New Roman"/>
          <w:b/>
          <w:bCs/>
          <w:sz w:val="24"/>
        </w:rPr>
        <w:t xml:space="preserve">Supplemental </w:t>
      </w:r>
      <w:r>
        <w:rPr>
          <w:rFonts w:ascii="Times New Roman" w:hAnsi="Times New Roman" w:cs="Times New Roman"/>
          <w:b/>
          <w:bCs/>
          <w:sz w:val="24"/>
        </w:rPr>
        <w:t>Material</w:t>
      </w:r>
    </w:p>
    <w:p w14:paraId="63A0DB13" w14:textId="68116AFD" w:rsidR="00F92AA5" w:rsidRDefault="00F92AA5" w:rsidP="0097432D">
      <w:pPr>
        <w:spacing w:line="480" w:lineRule="auto"/>
        <w:rPr>
          <w:rFonts w:ascii="Times New Roman" w:hAnsi="Times New Roman" w:cs="Times New Roman"/>
          <w:b/>
          <w:bCs/>
          <w:sz w:val="24"/>
        </w:rPr>
      </w:pPr>
    </w:p>
    <w:p w14:paraId="7F42691D" w14:textId="6B9255A1" w:rsidR="00F92AA5" w:rsidRPr="00CF7835" w:rsidRDefault="00F92AA5" w:rsidP="0097432D">
      <w:pPr>
        <w:spacing w:line="480" w:lineRule="auto"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t>Table S1.</w:t>
      </w:r>
      <w:r w:rsidRPr="001822B7">
        <w:rPr>
          <w:rFonts w:ascii="Times New Roman" w:hAnsi="Times New Roman" w:cs="Times New Roman"/>
          <w:bCs/>
          <w:sz w:val="24"/>
        </w:rPr>
        <w:t xml:space="preserve"> Population pairwise Fst </w:t>
      </w:r>
      <w:r>
        <w:rPr>
          <w:rFonts w:ascii="Times New Roman" w:hAnsi="Times New Roman" w:cs="Times New Roman"/>
          <w:bCs/>
          <w:sz w:val="24"/>
        </w:rPr>
        <w:t xml:space="preserve">values among colonies of </w:t>
      </w:r>
      <w:r>
        <w:rPr>
          <w:rFonts w:ascii="Times New Roman" w:hAnsi="Times New Roman" w:cs="Times New Roman"/>
          <w:bCs/>
          <w:i/>
          <w:sz w:val="24"/>
        </w:rPr>
        <w:t>Sula dactylatra</w:t>
      </w:r>
      <w:r w:rsidR="00575AA4">
        <w:rPr>
          <w:rFonts w:ascii="Times New Roman" w:hAnsi="Times New Roman" w:cs="Times New Roman"/>
          <w:bCs/>
          <w:sz w:val="24"/>
        </w:rPr>
        <w:t xml:space="preserve"> based on </w:t>
      </w:r>
      <w:r w:rsidR="00575AA4">
        <w:rPr>
          <w:rFonts w:ascii="Times New Roman" w:hAnsi="Times New Roman" w:cs="Times New Roman"/>
          <w:sz w:val="24"/>
        </w:rPr>
        <w:t xml:space="preserve">data collected herein and Steeves </w:t>
      </w:r>
      <w:r w:rsidR="00575AA4">
        <w:rPr>
          <w:rFonts w:ascii="Times New Roman" w:hAnsi="Times New Roman" w:cs="Times New Roman"/>
          <w:i/>
          <w:sz w:val="24"/>
        </w:rPr>
        <w:t>et al.</w:t>
      </w:r>
      <w:r w:rsidR="00575AA4">
        <w:rPr>
          <w:rFonts w:ascii="Times New Roman" w:hAnsi="Times New Roman" w:cs="Times New Roman"/>
          <w:sz w:val="24"/>
        </w:rPr>
        <w:t xml:space="preserve"> </w:t>
      </w:r>
      <w:r w:rsidR="00575AA4">
        <w:rPr>
          <w:rFonts w:ascii="Times New Roman" w:hAnsi="Times New Roman" w:cs="Times New Roman"/>
          <w:sz w:val="24"/>
        </w:rPr>
        <w:fldChar w:fldCharType="begin">
          <w:fldData xml:space="preserve">PEVuZE5vdGU+PENpdGUgRXhjbHVkZUF1dGg9IjEiPjxBdXRob3I+U3RlZXZlczwvQXV0aG9yPjxZ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</w:fldData>
        </w:fldChar>
      </w:r>
      <w:r w:rsidR="00D2432C">
        <w:rPr>
          <w:rFonts w:ascii="Times New Roman" w:hAnsi="Times New Roman" w:cs="Times New Roman"/>
          <w:sz w:val="24"/>
        </w:rPr>
        <w:instrText xml:space="preserve"> ADDIN EN.CITE </w:instrText>
      </w:r>
      <w:r w:rsidR="00D2432C">
        <w:rPr>
          <w:rFonts w:ascii="Times New Roman" w:hAnsi="Times New Roman" w:cs="Times New Roman"/>
          <w:sz w:val="24"/>
        </w:rPr>
        <w:fldChar w:fldCharType="begin">
          <w:fldData xml:space="preserve">PEVuZE5vdGU+PENpdGUgRXhjbHVkZUF1dGg9IjEiPjxBdXRob3I+U3RlZXZlczwvQXV0aG9yPjxZ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</w:fldData>
        </w:fldChar>
      </w:r>
      <w:r w:rsidR="00D2432C">
        <w:rPr>
          <w:rFonts w:ascii="Times New Roman" w:hAnsi="Times New Roman" w:cs="Times New Roman"/>
          <w:sz w:val="24"/>
        </w:rPr>
        <w:instrText xml:space="preserve"> ADDIN EN.CITE.DATA </w:instrText>
      </w:r>
      <w:r w:rsidR="00D2432C">
        <w:rPr>
          <w:rFonts w:ascii="Times New Roman" w:hAnsi="Times New Roman" w:cs="Times New Roman"/>
          <w:sz w:val="24"/>
        </w:rPr>
      </w:r>
      <w:r w:rsidR="00D2432C">
        <w:rPr>
          <w:rFonts w:ascii="Times New Roman" w:hAnsi="Times New Roman" w:cs="Times New Roman"/>
          <w:sz w:val="24"/>
        </w:rPr>
        <w:fldChar w:fldCharType="end"/>
      </w:r>
      <w:r w:rsidR="00575AA4">
        <w:rPr>
          <w:rFonts w:ascii="Times New Roman" w:hAnsi="Times New Roman" w:cs="Times New Roman"/>
          <w:sz w:val="24"/>
        </w:rPr>
      </w:r>
      <w:r w:rsidR="00575AA4">
        <w:rPr>
          <w:rFonts w:ascii="Times New Roman" w:hAnsi="Times New Roman" w:cs="Times New Roman"/>
          <w:sz w:val="24"/>
        </w:rPr>
        <w:fldChar w:fldCharType="separate"/>
      </w:r>
      <w:r w:rsidR="00D2432C">
        <w:rPr>
          <w:rFonts w:ascii="Times New Roman" w:hAnsi="Times New Roman" w:cs="Times New Roman"/>
          <w:noProof/>
          <w:sz w:val="24"/>
        </w:rPr>
        <w:t>(2005; 2010)</w:t>
      </w:r>
      <w:r w:rsidR="00575AA4">
        <w:rPr>
          <w:rFonts w:ascii="Times New Roman" w:hAnsi="Times New Roman" w:cs="Times New Roman"/>
          <w:sz w:val="24"/>
        </w:rPr>
        <w:fldChar w:fldCharType="end"/>
      </w:r>
      <w:r w:rsidR="00CF7835">
        <w:rPr>
          <w:rFonts w:ascii="Times New Roman" w:hAnsi="Times New Roman" w:cs="Times New Roman"/>
          <w:bCs/>
          <w:sz w:val="24"/>
        </w:rPr>
        <w:t>. Codes correspond to Figure 1</w:t>
      </w:r>
      <w:r w:rsidR="00C75871">
        <w:rPr>
          <w:rFonts w:ascii="Times New Roman" w:hAnsi="Times New Roman" w:cs="Times New Roman"/>
          <w:bCs/>
          <w:sz w:val="24"/>
        </w:rPr>
        <w:t>, with sample sizes in parentheses</w:t>
      </w:r>
      <w:r w:rsidR="00CF7835">
        <w:rPr>
          <w:rFonts w:ascii="Times New Roman" w:hAnsi="Times New Roman" w:cs="Times New Roman"/>
          <w:bCs/>
          <w:sz w:val="24"/>
        </w:rPr>
        <w:t>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134"/>
        <w:gridCol w:w="828"/>
        <w:gridCol w:w="828"/>
        <w:gridCol w:w="828"/>
        <w:gridCol w:w="828"/>
        <w:gridCol w:w="828"/>
        <w:gridCol w:w="828"/>
        <w:gridCol w:w="718"/>
        <w:gridCol w:w="718"/>
        <w:gridCol w:w="828"/>
        <w:gridCol w:w="828"/>
        <w:gridCol w:w="718"/>
        <w:gridCol w:w="828"/>
        <w:gridCol w:w="718"/>
      </w:tblGrid>
      <w:tr w:rsidR="00CF1127" w14:paraId="42A106C2" w14:textId="77777777" w:rsidTr="001822B7"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7E4D344C" w14:textId="77777777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</w:p>
        </w:tc>
        <w:tc>
          <w:tcPr>
            <w:tcW w:w="82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2DC3B39" w14:textId="21FB059D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rFonts w:ascii="Calibri" w:hAnsi="Calibri" w:cs="Calibri"/>
                <w:color w:val="000000"/>
                <w:sz w:val="20"/>
              </w:rPr>
              <w:t>BED</w:t>
            </w:r>
          </w:p>
        </w:tc>
        <w:tc>
          <w:tcPr>
            <w:tcW w:w="82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5D8DE0A" w14:textId="361313D4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rFonts w:ascii="Calibri" w:hAnsi="Calibri" w:cs="Calibri"/>
                <w:color w:val="000000"/>
                <w:sz w:val="20"/>
              </w:rPr>
              <w:t>NKI</w:t>
            </w:r>
          </w:p>
        </w:tc>
        <w:tc>
          <w:tcPr>
            <w:tcW w:w="82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BCAE180" w14:textId="14EC83E9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rFonts w:ascii="Calibri" w:hAnsi="Calibri" w:cs="Calibri"/>
                <w:color w:val="000000"/>
                <w:sz w:val="20"/>
              </w:rPr>
              <w:t>COS</w:t>
            </w:r>
          </w:p>
        </w:tc>
        <w:tc>
          <w:tcPr>
            <w:tcW w:w="82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139CA5C" w14:textId="508D3798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rFonts w:ascii="Calibri" w:hAnsi="Calibri" w:cs="Calibri"/>
                <w:color w:val="000000"/>
                <w:sz w:val="20"/>
              </w:rPr>
              <w:t>SER</w:t>
            </w:r>
          </w:p>
        </w:tc>
        <w:tc>
          <w:tcPr>
            <w:tcW w:w="82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11503C4" w14:textId="549A93AA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rFonts w:ascii="Calibri" w:hAnsi="Calibri" w:cs="Calibri"/>
                <w:color w:val="000000"/>
                <w:sz w:val="20"/>
              </w:rPr>
              <w:t>NEH</w:t>
            </w:r>
          </w:p>
        </w:tc>
        <w:tc>
          <w:tcPr>
            <w:tcW w:w="82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E3E2F9A" w14:textId="491FCB9B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rFonts w:ascii="Calibri" w:hAnsi="Calibri" w:cs="Calibri"/>
                <w:color w:val="000000"/>
                <w:sz w:val="20"/>
              </w:rPr>
              <w:t>LHI</w:t>
            </w:r>
          </w:p>
        </w:tc>
        <w:tc>
          <w:tcPr>
            <w:tcW w:w="71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2B4DFAB" w14:textId="63D2D3E5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rFonts w:ascii="Calibri" w:hAnsi="Calibri" w:cs="Calibri"/>
                <w:color w:val="000000"/>
                <w:sz w:val="20"/>
              </w:rPr>
              <w:t>NOR</w:t>
            </w:r>
          </w:p>
        </w:tc>
        <w:tc>
          <w:tcPr>
            <w:tcW w:w="71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FF5755A" w14:textId="2A17E92F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rFonts w:ascii="Calibri" w:hAnsi="Calibri" w:cs="Calibri"/>
                <w:color w:val="000000"/>
                <w:sz w:val="20"/>
              </w:rPr>
              <w:t>KER</w:t>
            </w:r>
          </w:p>
        </w:tc>
        <w:tc>
          <w:tcPr>
            <w:tcW w:w="82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6A3F822" w14:textId="7259869D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rFonts w:ascii="Calibri" w:hAnsi="Calibri" w:cs="Calibri"/>
                <w:color w:val="000000"/>
                <w:sz w:val="20"/>
              </w:rPr>
              <w:t>TRN</w:t>
            </w:r>
          </w:p>
        </w:tc>
        <w:tc>
          <w:tcPr>
            <w:tcW w:w="82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B72DC55" w14:textId="6F8E2D5E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rFonts w:ascii="Calibri" w:hAnsi="Calibri" w:cs="Calibri"/>
                <w:color w:val="000000"/>
                <w:sz w:val="20"/>
              </w:rPr>
              <w:t>JON</w:t>
            </w:r>
          </w:p>
        </w:tc>
        <w:tc>
          <w:tcPr>
            <w:tcW w:w="71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07B9A9E" w14:textId="3C6F6490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rFonts w:ascii="Calibri" w:hAnsi="Calibri" w:cs="Calibri"/>
                <w:color w:val="000000"/>
                <w:sz w:val="20"/>
              </w:rPr>
              <w:t>PAL</w:t>
            </w:r>
          </w:p>
        </w:tc>
        <w:tc>
          <w:tcPr>
            <w:tcW w:w="82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0E79544" w14:textId="1871B411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rFonts w:ascii="Calibri" w:hAnsi="Calibri" w:cs="Calibri"/>
                <w:color w:val="000000"/>
                <w:sz w:val="20"/>
              </w:rPr>
              <w:t>MOR</w:t>
            </w:r>
          </w:p>
        </w:tc>
        <w:tc>
          <w:tcPr>
            <w:tcW w:w="71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F55FA77" w14:textId="5D15BC27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rFonts w:ascii="Calibri" w:hAnsi="Calibri" w:cs="Calibri"/>
                <w:color w:val="000000"/>
                <w:sz w:val="20"/>
              </w:rPr>
              <w:t>SBI</w:t>
            </w:r>
          </w:p>
        </w:tc>
      </w:tr>
      <w:tr w:rsidR="00CF1127" w14:paraId="76C5045C" w14:textId="77777777" w:rsidTr="001822B7">
        <w:tc>
          <w:tcPr>
            <w:tcW w:w="1134" w:type="dxa"/>
            <w:tcBorders>
              <w:top w:val="single" w:sz="4" w:space="0" w:color="auto"/>
            </w:tcBorders>
          </w:tcPr>
          <w:p w14:paraId="368D17FE" w14:textId="3E05448D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sz w:val="20"/>
              </w:rPr>
              <w:t>BED</w:t>
            </w:r>
            <w:r w:rsidR="00D8235A" w:rsidRPr="00F87AAC">
              <w:rPr>
                <w:sz w:val="20"/>
              </w:rPr>
              <w:t xml:space="preserve"> (31)</w:t>
            </w:r>
          </w:p>
        </w:tc>
        <w:tc>
          <w:tcPr>
            <w:tcW w:w="828" w:type="dxa"/>
            <w:tcBorders>
              <w:top w:val="single" w:sz="4" w:space="0" w:color="auto"/>
            </w:tcBorders>
          </w:tcPr>
          <w:p w14:paraId="5DDE4B1B" w14:textId="77777777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</w:p>
        </w:tc>
        <w:tc>
          <w:tcPr>
            <w:tcW w:w="828" w:type="dxa"/>
            <w:tcBorders>
              <w:top w:val="single" w:sz="4" w:space="0" w:color="auto"/>
            </w:tcBorders>
          </w:tcPr>
          <w:p w14:paraId="33F430DD" w14:textId="77777777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</w:p>
        </w:tc>
        <w:tc>
          <w:tcPr>
            <w:tcW w:w="828" w:type="dxa"/>
            <w:tcBorders>
              <w:top w:val="single" w:sz="4" w:space="0" w:color="auto"/>
            </w:tcBorders>
          </w:tcPr>
          <w:p w14:paraId="3A0350E6" w14:textId="77777777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</w:p>
        </w:tc>
        <w:tc>
          <w:tcPr>
            <w:tcW w:w="828" w:type="dxa"/>
            <w:tcBorders>
              <w:top w:val="single" w:sz="4" w:space="0" w:color="auto"/>
            </w:tcBorders>
          </w:tcPr>
          <w:p w14:paraId="2C434D64" w14:textId="77777777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</w:p>
        </w:tc>
        <w:tc>
          <w:tcPr>
            <w:tcW w:w="828" w:type="dxa"/>
            <w:tcBorders>
              <w:top w:val="single" w:sz="4" w:space="0" w:color="auto"/>
            </w:tcBorders>
          </w:tcPr>
          <w:p w14:paraId="2CFCB3E5" w14:textId="77777777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</w:p>
        </w:tc>
        <w:tc>
          <w:tcPr>
            <w:tcW w:w="828" w:type="dxa"/>
            <w:tcBorders>
              <w:top w:val="single" w:sz="4" w:space="0" w:color="auto"/>
            </w:tcBorders>
          </w:tcPr>
          <w:p w14:paraId="758E255D" w14:textId="77777777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</w:p>
        </w:tc>
        <w:tc>
          <w:tcPr>
            <w:tcW w:w="718" w:type="dxa"/>
            <w:tcBorders>
              <w:top w:val="single" w:sz="4" w:space="0" w:color="auto"/>
            </w:tcBorders>
          </w:tcPr>
          <w:p w14:paraId="693C646F" w14:textId="77777777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</w:p>
        </w:tc>
        <w:tc>
          <w:tcPr>
            <w:tcW w:w="718" w:type="dxa"/>
            <w:tcBorders>
              <w:top w:val="single" w:sz="4" w:space="0" w:color="auto"/>
            </w:tcBorders>
          </w:tcPr>
          <w:p w14:paraId="4CE5D5B5" w14:textId="77777777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</w:p>
        </w:tc>
        <w:tc>
          <w:tcPr>
            <w:tcW w:w="828" w:type="dxa"/>
            <w:tcBorders>
              <w:top w:val="single" w:sz="4" w:space="0" w:color="auto"/>
            </w:tcBorders>
          </w:tcPr>
          <w:p w14:paraId="2844635C" w14:textId="77777777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</w:p>
        </w:tc>
        <w:tc>
          <w:tcPr>
            <w:tcW w:w="828" w:type="dxa"/>
            <w:tcBorders>
              <w:top w:val="single" w:sz="4" w:space="0" w:color="auto"/>
            </w:tcBorders>
          </w:tcPr>
          <w:p w14:paraId="62A49BC2" w14:textId="77777777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</w:p>
        </w:tc>
        <w:tc>
          <w:tcPr>
            <w:tcW w:w="718" w:type="dxa"/>
            <w:tcBorders>
              <w:top w:val="single" w:sz="4" w:space="0" w:color="auto"/>
            </w:tcBorders>
          </w:tcPr>
          <w:p w14:paraId="5FF84B6C" w14:textId="77777777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</w:p>
        </w:tc>
        <w:tc>
          <w:tcPr>
            <w:tcW w:w="828" w:type="dxa"/>
            <w:tcBorders>
              <w:top w:val="single" w:sz="4" w:space="0" w:color="auto"/>
            </w:tcBorders>
          </w:tcPr>
          <w:p w14:paraId="5372684B" w14:textId="77777777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</w:p>
        </w:tc>
        <w:tc>
          <w:tcPr>
            <w:tcW w:w="718" w:type="dxa"/>
            <w:tcBorders>
              <w:top w:val="single" w:sz="4" w:space="0" w:color="auto"/>
            </w:tcBorders>
          </w:tcPr>
          <w:p w14:paraId="6717DAF6" w14:textId="77777777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</w:p>
        </w:tc>
      </w:tr>
      <w:tr w:rsidR="00CF1127" w14:paraId="36C56B01" w14:textId="77777777" w:rsidTr="001822B7">
        <w:tc>
          <w:tcPr>
            <w:tcW w:w="1134" w:type="dxa"/>
          </w:tcPr>
          <w:p w14:paraId="7F454484" w14:textId="6B23AA6A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sz w:val="20"/>
              </w:rPr>
              <w:t>NKI</w:t>
            </w:r>
            <w:r w:rsidR="00D8235A" w:rsidRPr="00F87AAC">
              <w:rPr>
                <w:sz w:val="20"/>
              </w:rPr>
              <w:t xml:space="preserve"> (30)</w:t>
            </w:r>
          </w:p>
        </w:tc>
        <w:tc>
          <w:tcPr>
            <w:tcW w:w="828" w:type="dxa"/>
            <w:vAlign w:val="bottom"/>
          </w:tcPr>
          <w:p w14:paraId="1F6268FA" w14:textId="337CE917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rFonts w:ascii="Calibri" w:hAnsi="Calibri" w:cs="Calibri"/>
                <w:color w:val="000000"/>
                <w:sz w:val="20"/>
              </w:rPr>
              <w:t>0.244</w:t>
            </w:r>
            <w:r w:rsidR="00804D19" w:rsidRPr="00F87AAC">
              <w:rPr>
                <w:rFonts w:ascii="Calibri" w:hAnsi="Calibri" w:cs="Calibri"/>
                <w:color w:val="000000"/>
                <w:sz w:val="20"/>
              </w:rPr>
              <w:t>*</w:t>
            </w:r>
          </w:p>
        </w:tc>
        <w:tc>
          <w:tcPr>
            <w:tcW w:w="828" w:type="dxa"/>
            <w:vAlign w:val="bottom"/>
          </w:tcPr>
          <w:p w14:paraId="1D61FD63" w14:textId="77777777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</w:p>
        </w:tc>
        <w:tc>
          <w:tcPr>
            <w:tcW w:w="828" w:type="dxa"/>
            <w:vAlign w:val="bottom"/>
          </w:tcPr>
          <w:p w14:paraId="53428C24" w14:textId="77777777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</w:p>
        </w:tc>
        <w:tc>
          <w:tcPr>
            <w:tcW w:w="828" w:type="dxa"/>
            <w:vAlign w:val="bottom"/>
          </w:tcPr>
          <w:p w14:paraId="3B071E5D" w14:textId="77777777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</w:p>
        </w:tc>
        <w:tc>
          <w:tcPr>
            <w:tcW w:w="828" w:type="dxa"/>
            <w:vAlign w:val="bottom"/>
          </w:tcPr>
          <w:p w14:paraId="1B24B519" w14:textId="77777777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</w:p>
        </w:tc>
        <w:tc>
          <w:tcPr>
            <w:tcW w:w="828" w:type="dxa"/>
            <w:vAlign w:val="bottom"/>
          </w:tcPr>
          <w:p w14:paraId="6A44355B" w14:textId="77777777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</w:p>
        </w:tc>
        <w:tc>
          <w:tcPr>
            <w:tcW w:w="718" w:type="dxa"/>
            <w:vAlign w:val="bottom"/>
          </w:tcPr>
          <w:p w14:paraId="55BFC384" w14:textId="77777777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</w:p>
        </w:tc>
        <w:tc>
          <w:tcPr>
            <w:tcW w:w="718" w:type="dxa"/>
            <w:vAlign w:val="bottom"/>
          </w:tcPr>
          <w:p w14:paraId="38BC8887" w14:textId="77777777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</w:p>
        </w:tc>
        <w:tc>
          <w:tcPr>
            <w:tcW w:w="828" w:type="dxa"/>
            <w:vAlign w:val="bottom"/>
          </w:tcPr>
          <w:p w14:paraId="33CE7A43" w14:textId="77777777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</w:p>
        </w:tc>
        <w:tc>
          <w:tcPr>
            <w:tcW w:w="828" w:type="dxa"/>
            <w:vAlign w:val="bottom"/>
          </w:tcPr>
          <w:p w14:paraId="1335204E" w14:textId="77777777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</w:p>
        </w:tc>
        <w:tc>
          <w:tcPr>
            <w:tcW w:w="718" w:type="dxa"/>
            <w:vAlign w:val="bottom"/>
          </w:tcPr>
          <w:p w14:paraId="7824FA25" w14:textId="77777777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</w:p>
        </w:tc>
        <w:tc>
          <w:tcPr>
            <w:tcW w:w="828" w:type="dxa"/>
            <w:vAlign w:val="bottom"/>
          </w:tcPr>
          <w:p w14:paraId="3D9D44EB" w14:textId="77777777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</w:p>
        </w:tc>
        <w:tc>
          <w:tcPr>
            <w:tcW w:w="718" w:type="dxa"/>
            <w:vAlign w:val="bottom"/>
          </w:tcPr>
          <w:p w14:paraId="5569BF5D" w14:textId="77777777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</w:p>
        </w:tc>
      </w:tr>
      <w:tr w:rsidR="00CF1127" w14:paraId="7C37E037" w14:textId="77777777" w:rsidTr="001822B7">
        <w:tc>
          <w:tcPr>
            <w:tcW w:w="1134" w:type="dxa"/>
          </w:tcPr>
          <w:p w14:paraId="4EA6CD4B" w14:textId="524D9280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sz w:val="20"/>
              </w:rPr>
              <w:t>COS</w:t>
            </w:r>
            <w:r w:rsidR="00D8235A" w:rsidRPr="00F87AAC">
              <w:rPr>
                <w:sz w:val="20"/>
              </w:rPr>
              <w:t xml:space="preserve"> (30)</w:t>
            </w:r>
          </w:p>
        </w:tc>
        <w:tc>
          <w:tcPr>
            <w:tcW w:w="828" w:type="dxa"/>
            <w:vAlign w:val="bottom"/>
          </w:tcPr>
          <w:p w14:paraId="701E9E78" w14:textId="6C56EE1C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rFonts w:ascii="Calibri" w:hAnsi="Calibri" w:cs="Calibri"/>
                <w:color w:val="000000"/>
                <w:sz w:val="20"/>
              </w:rPr>
              <w:t>0.205</w:t>
            </w:r>
            <w:r w:rsidR="00804D19" w:rsidRPr="00F87AAC">
              <w:rPr>
                <w:rFonts w:ascii="Calibri" w:hAnsi="Calibri" w:cs="Calibri"/>
                <w:color w:val="000000"/>
                <w:sz w:val="20"/>
              </w:rPr>
              <w:t>*</w:t>
            </w:r>
          </w:p>
        </w:tc>
        <w:tc>
          <w:tcPr>
            <w:tcW w:w="828" w:type="dxa"/>
            <w:vAlign w:val="bottom"/>
          </w:tcPr>
          <w:p w14:paraId="61B254D5" w14:textId="75AF6C20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rFonts w:ascii="Calibri" w:hAnsi="Calibri" w:cs="Calibri"/>
                <w:color w:val="000000"/>
                <w:sz w:val="20"/>
              </w:rPr>
              <w:t>0.055</w:t>
            </w:r>
            <w:r w:rsidR="00804D19" w:rsidRPr="00F87AAC">
              <w:rPr>
                <w:rFonts w:ascii="Calibri" w:hAnsi="Calibri" w:cs="Calibri"/>
                <w:color w:val="000000"/>
                <w:sz w:val="20"/>
              </w:rPr>
              <w:t>*</w:t>
            </w:r>
          </w:p>
        </w:tc>
        <w:tc>
          <w:tcPr>
            <w:tcW w:w="828" w:type="dxa"/>
            <w:vAlign w:val="bottom"/>
          </w:tcPr>
          <w:p w14:paraId="116D574F" w14:textId="77777777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</w:p>
        </w:tc>
        <w:tc>
          <w:tcPr>
            <w:tcW w:w="828" w:type="dxa"/>
            <w:vAlign w:val="bottom"/>
          </w:tcPr>
          <w:p w14:paraId="2ABB22B4" w14:textId="77777777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</w:p>
        </w:tc>
        <w:tc>
          <w:tcPr>
            <w:tcW w:w="828" w:type="dxa"/>
            <w:vAlign w:val="bottom"/>
          </w:tcPr>
          <w:p w14:paraId="682F2549" w14:textId="77777777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</w:p>
        </w:tc>
        <w:tc>
          <w:tcPr>
            <w:tcW w:w="828" w:type="dxa"/>
            <w:vAlign w:val="bottom"/>
          </w:tcPr>
          <w:p w14:paraId="73B64FD0" w14:textId="77777777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</w:p>
        </w:tc>
        <w:tc>
          <w:tcPr>
            <w:tcW w:w="718" w:type="dxa"/>
            <w:vAlign w:val="bottom"/>
          </w:tcPr>
          <w:p w14:paraId="3420C6CA" w14:textId="77777777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</w:p>
        </w:tc>
        <w:tc>
          <w:tcPr>
            <w:tcW w:w="718" w:type="dxa"/>
            <w:vAlign w:val="bottom"/>
          </w:tcPr>
          <w:p w14:paraId="68770055" w14:textId="77777777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</w:p>
        </w:tc>
        <w:tc>
          <w:tcPr>
            <w:tcW w:w="828" w:type="dxa"/>
            <w:vAlign w:val="bottom"/>
          </w:tcPr>
          <w:p w14:paraId="3854ABA0" w14:textId="77777777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</w:p>
        </w:tc>
        <w:tc>
          <w:tcPr>
            <w:tcW w:w="828" w:type="dxa"/>
            <w:vAlign w:val="bottom"/>
          </w:tcPr>
          <w:p w14:paraId="2348DE70" w14:textId="77777777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</w:p>
        </w:tc>
        <w:tc>
          <w:tcPr>
            <w:tcW w:w="718" w:type="dxa"/>
            <w:vAlign w:val="bottom"/>
          </w:tcPr>
          <w:p w14:paraId="3D8A22D7" w14:textId="77777777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</w:p>
        </w:tc>
        <w:tc>
          <w:tcPr>
            <w:tcW w:w="828" w:type="dxa"/>
            <w:vAlign w:val="bottom"/>
          </w:tcPr>
          <w:p w14:paraId="776755C3" w14:textId="77777777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</w:p>
        </w:tc>
        <w:tc>
          <w:tcPr>
            <w:tcW w:w="718" w:type="dxa"/>
            <w:vAlign w:val="bottom"/>
          </w:tcPr>
          <w:p w14:paraId="52521ADE" w14:textId="77777777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</w:p>
        </w:tc>
      </w:tr>
      <w:tr w:rsidR="00CF1127" w14:paraId="3F9B19FA" w14:textId="77777777" w:rsidTr="001822B7">
        <w:tc>
          <w:tcPr>
            <w:tcW w:w="1134" w:type="dxa"/>
          </w:tcPr>
          <w:p w14:paraId="06A193C6" w14:textId="04FA2B38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sz w:val="20"/>
              </w:rPr>
              <w:t>SER</w:t>
            </w:r>
            <w:r w:rsidR="00D8235A" w:rsidRPr="00F87AAC">
              <w:rPr>
                <w:sz w:val="20"/>
              </w:rPr>
              <w:t xml:space="preserve"> (8)</w:t>
            </w:r>
          </w:p>
        </w:tc>
        <w:tc>
          <w:tcPr>
            <w:tcW w:w="828" w:type="dxa"/>
            <w:vAlign w:val="bottom"/>
          </w:tcPr>
          <w:p w14:paraId="7FAEB4B8" w14:textId="5DF99318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rFonts w:ascii="Calibri" w:hAnsi="Calibri" w:cs="Calibri"/>
                <w:color w:val="000000"/>
                <w:sz w:val="20"/>
              </w:rPr>
              <w:t>0.273</w:t>
            </w:r>
            <w:r w:rsidR="00804D19" w:rsidRPr="00F87AAC">
              <w:rPr>
                <w:rFonts w:ascii="Calibri" w:hAnsi="Calibri" w:cs="Calibri"/>
                <w:color w:val="000000"/>
                <w:sz w:val="20"/>
              </w:rPr>
              <w:t>*</w:t>
            </w:r>
          </w:p>
        </w:tc>
        <w:tc>
          <w:tcPr>
            <w:tcW w:w="828" w:type="dxa"/>
            <w:vAlign w:val="bottom"/>
          </w:tcPr>
          <w:p w14:paraId="6C57F3F9" w14:textId="1A96BC24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rFonts w:ascii="Calibri" w:hAnsi="Calibri" w:cs="Calibri"/>
                <w:color w:val="000000"/>
                <w:sz w:val="20"/>
              </w:rPr>
              <w:t>0.110</w:t>
            </w:r>
            <w:r w:rsidR="00804D19" w:rsidRPr="00F87AAC">
              <w:rPr>
                <w:rFonts w:ascii="Calibri" w:hAnsi="Calibri" w:cs="Calibri"/>
                <w:color w:val="000000"/>
                <w:sz w:val="20"/>
              </w:rPr>
              <w:t>*</w:t>
            </w:r>
          </w:p>
        </w:tc>
        <w:tc>
          <w:tcPr>
            <w:tcW w:w="828" w:type="dxa"/>
            <w:vAlign w:val="bottom"/>
          </w:tcPr>
          <w:p w14:paraId="05377E7D" w14:textId="7F268481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rFonts w:ascii="Calibri" w:hAnsi="Calibri" w:cs="Calibri"/>
                <w:color w:val="000000"/>
                <w:sz w:val="20"/>
              </w:rPr>
              <w:t>0.066</w:t>
            </w:r>
            <w:r w:rsidR="00824621" w:rsidRPr="00F87AAC">
              <w:rPr>
                <w:rFonts w:ascii="Calibri" w:hAnsi="Calibri" w:cs="Calibri"/>
                <w:color w:val="000000"/>
                <w:sz w:val="20"/>
              </w:rPr>
              <w:t>*</w:t>
            </w:r>
          </w:p>
        </w:tc>
        <w:tc>
          <w:tcPr>
            <w:tcW w:w="828" w:type="dxa"/>
            <w:vAlign w:val="bottom"/>
          </w:tcPr>
          <w:p w14:paraId="3CFC2B98" w14:textId="77777777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</w:p>
        </w:tc>
        <w:tc>
          <w:tcPr>
            <w:tcW w:w="828" w:type="dxa"/>
            <w:vAlign w:val="bottom"/>
          </w:tcPr>
          <w:p w14:paraId="31214A2D" w14:textId="77777777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</w:p>
        </w:tc>
        <w:tc>
          <w:tcPr>
            <w:tcW w:w="828" w:type="dxa"/>
            <w:vAlign w:val="bottom"/>
          </w:tcPr>
          <w:p w14:paraId="65275FA9" w14:textId="77777777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</w:p>
        </w:tc>
        <w:tc>
          <w:tcPr>
            <w:tcW w:w="718" w:type="dxa"/>
            <w:vAlign w:val="bottom"/>
          </w:tcPr>
          <w:p w14:paraId="328DC2E4" w14:textId="77777777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</w:p>
        </w:tc>
        <w:tc>
          <w:tcPr>
            <w:tcW w:w="718" w:type="dxa"/>
            <w:vAlign w:val="bottom"/>
          </w:tcPr>
          <w:p w14:paraId="037A7F45" w14:textId="77777777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</w:p>
        </w:tc>
        <w:tc>
          <w:tcPr>
            <w:tcW w:w="828" w:type="dxa"/>
            <w:vAlign w:val="bottom"/>
          </w:tcPr>
          <w:p w14:paraId="0D7136C3" w14:textId="77777777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</w:p>
        </w:tc>
        <w:tc>
          <w:tcPr>
            <w:tcW w:w="828" w:type="dxa"/>
            <w:vAlign w:val="bottom"/>
          </w:tcPr>
          <w:p w14:paraId="4B4E8F43" w14:textId="77777777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</w:p>
        </w:tc>
        <w:tc>
          <w:tcPr>
            <w:tcW w:w="718" w:type="dxa"/>
            <w:vAlign w:val="bottom"/>
          </w:tcPr>
          <w:p w14:paraId="1FDACE90" w14:textId="77777777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</w:p>
        </w:tc>
        <w:tc>
          <w:tcPr>
            <w:tcW w:w="828" w:type="dxa"/>
            <w:vAlign w:val="bottom"/>
          </w:tcPr>
          <w:p w14:paraId="28334042" w14:textId="77777777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</w:p>
        </w:tc>
        <w:tc>
          <w:tcPr>
            <w:tcW w:w="718" w:type="dxa"/>
            <w:vAlign w:val="bottom"/>
          </w:tcPr>
          <w:p w14:paraId="5134E490" w14:textId="77777777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</w:p>
        </w:tc>
      </w:tr>
      <w:tr w:rsidR="00CF1127" w14:paraId="3548632B" w14:textId="77777777" w:rsidTr="001822B7">
        <w:tc>
          <w:tcPr>
            <w:tcW w:w="1134" w:type="dxa"/>
          </w:tcPr>
          <w:p w14:paraId="3C406390" w14:textId="0C58BA58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sz w:val="20"/>
              </w:rPr>
              <w:t>NEH</w:t>
            </w:r>
            <w:r w:rsidR="00D8235A" w:rsidRPr="00F87AAC">
              <w:rPr>
                <w:sz w:val="20"/>
              </w:rPr>
              <w:t xml:space="preserve"> (30)</w:t>
            </w:r>
          </w:p>
        </w:tc>
        <w:tc>
          <w:tcPr>
            <w:tcW w:w="828" w:type="dxa"/>
            <w:vAlign w:val="bottom"/>
          </w:tcPr>
          <w:p w14:paraId="0D3859B1" w14:textId="4A8CE15A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rFonts w:ascii="Calibri" w:hAnsi="Calibri" w:cs="Calibri"/>
                <w:color w:val="000000"/>
                <w:sz w:val="20"/>
              </w:rPr>
              <w:t>0.234</w:t>
            </w:r>
            <w:r w:rsidR="00804D19" w:rsidRPr="00F87AAC">
              <w:rPr>
                <w:rFonts w:ascii="Calibri" w:hAnsi="Calibri" w:cs="Calibri"/>
                <w:color w:val="000000"/>
                <w:sz w:val="20"/>
              </w:rPr>
              <w:t>*</w:t>
            </w:r>
          </w:p>
        </w:tc>
        <w:tc>
          <w:tcPr>
            <w:tcW w:w="828" w:type="dxa"/>
            <w:vAlign w:val="bottom"/>
          </w:tcPr>
          <w:p w14:paraId="45D58EA0" w14:textId="23BC6DEC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rFonts w:ascii="Calibri" w:hAnsi="Calibri" w:cs="Calibri"/>
                <w:color w:val="000000"/>
                <w:sz w:val="20"/>
              </w:rPr>
              <w:t>0.057</w:t>
            </w:r>
            <w:r w:rsidR="00804D19" w:rsidRPr="00F87AAC">
              <w:rPr>
                <w:rFonts w:ascii="Calibri" w:hAnsi="Calibri" w:cs="Calibri"/>
                <w:color w:val="000000"/>
                <w:sz w:val="20"/>
              </w:rPr>
              <w:t>*</w:t>
            </w:r>
          </w:p>
        </w:tc>
        <w:tc>
          <w:tcPr>
            <w:tcW w:w="828" w:type="dxa"/>
            <w:vAlign w:val="bottom"/>
          </w:tcPr>
          <w:p w14:paraId="2CCD7A3A" w14:textId="03B6392F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rFonts w:ascii="Calibri" w:hAnsi="Calibri" w:cs="Calibri"/>
                <w:color w:val="000000"/>
                <w:sz w:val="20"/>
              </w:rPr>
              <w:t>0.063</w:t>
            </w:r>
            <w:r w:rsidR="00824621" w:rsidRPr="00F87AAC">
              <w:rPr>
                <w:rFonts w:ascii="Calibri" w:hAnsi="Calibri" w:cs="Calibri"/>
                <w:color w:val="000000"/>
                <w:sz w:val="20"/>
              </w:rPr>
              <w:t>*</w:t>
            </w:r>
          </w:p>
        </w:tc>
        <w:tc>
          <w:tcPr>
            <w:tcW w:w="828" w:type="dxa"/>
            <w:vAlign w:val="bottom"/>
          </w:tcPr>
          <w:p w14:paraId="61D6BE56" w14:textId="38FD5129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rFonts w:ascii="Calibri" w:hAnsi="Calibri" w:cs="Calibri"/>
                <w:color w:val="000000"/>
                <w:sz w:val="20"/>
              </w:rPr>
              <w:t>0.098</w:t>
            </w:r>
            <w:r w:rsidR="00824621" w:rsidRPr="00F87AAC">
              <w:rPr>
                <w:rFonts w:ascii="Calibri" w:hAnsi="Calibri" w:cs="Calibri"/>
                <w:color w:val="000000"/>
                <w:sz w:val="20"/>
              </w:rPr>
              <w:t>*</w:t>
            </w:r>
          </w:p>
        </w:tc>
        <w:tc>
          <w:tcPr>
            <w:tcW w:w="828" w:type="dxa"/>
            <w:vAlign w:val="bottom"/>
          </w:tcPr>
          <w:p w14:paraId="0650DD16" w14:textId="77777777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</w:p>
        </w:tc>
        <w:tc>
          <w:tcPr>
            <w:tcW w:w="828" w:type="dxa"/>
            <w:vAlign w:val="bottom"/>
          </w:tcPr>
          <w:p w14:paraId="673E416C" w14:textId="77777777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</w:p>
        </w:tc>
        <w:tc>
          <w:tcPr>
            <w:tcW w:w="718" w:type="dxa"/>
            <w:vAlign w:val="bottom"/>
          </w:tcPr>
          <w:p w14:paraId="5A60C16C" w14:textId="77777777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</w:p>
        </w:tc>
        <w:tc>
          <w:tcPr>
            <w:tcW w:w="718" w:type="dxa"/>
            <w:vAlign w:val="bottom"/>
          </w:tcPr>
          <w:p w14:paraId="4CE9295F" w14:textId="77777777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</w:p>
        </w:tc>
        <w:tc>
          <w:tcPr>
            <w:tcW w:w="828" w:type="dxa"/>
            <w:vAlign w:val="bottom"/>
          </w:tcPr>
          <w:p w14:paraId="27E4F2E3" w14:textId="77777777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</w:p>
        </w:tc>
        <w:tc>
          <w:tcPr>
            <w:tcW w:w="828" w:type="dxa"/>
            <w:vAlign w:val="bottom"/>
          </w:tcPr>
          <w:p w14:paraId="1546ABFC" w14:textId="77777777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</w:p>
        </w:tc>
        <w:tc>
          <w:tcPr>
            <w:tcW w:w="718" w:type="dxa"/>
            <w:vAlign w:val="bottom"/>
          </w:tcPr>
          <w:p w14:paraId="53409AE4" w14:textId="77777777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</w:p>
        </w:tc>
        <w:tc>
          <w:tcPr>
            <w:tcW w:w="828" w:type="dxa"/>
            <w:vAlign w:val="bottom"/>
          </w:tcPr>
          <w:p w14:paraId="70830D71" w14:textId="77777777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</w:p>
        </w:tc>
        <w:tc>
          <w:tcPr>
            <w:tcW w:w="718" w:type="dxa"/>
            <w:vAlign w:val="bottom"/>
          </w:tcPr>
          <w:p w14:paraId="6EA7A87A" w14:textId="77777777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</w:p>
        </w:tc>
      </w:tr>
      <w:tr w:rsidR="00CF1127" w14:paraId="4398CD12" w14:textId="77777777" w:rsidTr="001822B7">
        <w:tc>
          <w:tcPr>
            <w:tcW w:w="1134" w:type="dxa"/>
          </w:tcPr>
          <w:p w14:paraId="35113CD7" w14:textId="42F181E2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sz w:val="20"/>
              </w:rPr>
              <w:t>LHI</w:t>
            </w:r>
            <w:r w:rsidR="00D8235A" w:rsidRPr="00F87AAC">
              <w:rPr>
                <w:sz w:val="20"/>
              </w:rPr>
              <w:t xml:space="preserve"> (30)</w:t>
            </w:r>
          </w:p>
        </w:tc>
        <w:tc>
          <w:tcPr>
            <w:tcW w:w="828" w:type="dxa"/>
            <w:vAlign w:val="bottom"/>
          </w:tcPr>
          <w:p w14:paraId="7157E43C" w14:textId="19AE072D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rFonts w:ascii="Calibri" w:hAnsi="Calibri" w:cs="Calibri"/>
                <w:color w:val="000000"/>
                <w:sz w:val="20"/>
              </w:rPr>
              <w:t>0.357</w:t>
            </w:r>
            <w:r w:rsidR="00804D19" w:rsidRPr="00F87AAC">
              <w:rPr>
                <w:rFonts w:ascii="Calibri" w:hAnsi="Calibri" w:cs="Calibri"/>
                <w:color w:val="000000"/>
                <w:sz w:val="20"/>
              </w:rPr>
              <w:t>*</w:t>
            </w:r>
          </w:p>
        </w:tc>
        <w:tc>
          <w:tcPr>
            <w:tcW w:w="828" w:type="dxa"/>
            <w:vAlign w:val="bottom"/>
          </w:tcPr>
          <w:p w14:paraId="53DBD3B9" w14:textId="0ED1BD18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rFonts w:ascii="Calibri" w:hAnsi="Calibri" w:cs="Calibri"/>
                <w:color w:val="000000"/>
                <w:sz w:val="20"/>
              </w:rPr>
              <w:t>0.226</w:t>
            </w:r>
            <w:r w:rsidR="00804D19" w:rsidRPr="00F87AAC">
              <w:rPr>
                <w:rFonts w:ascii="Calibri" w:hAnsi="Calibri" w:cs="Calibri"/>
                <w:color w:val="000000"/>
                <w:sz w:val="20"/>
              </w:rPr>
              <w:t>*</w:t>
            </w:r>
          </w:p>
        </w:tc>
        <w:tc>
          <w:tcPr>
            <w:tcW w:w="828" w:type="dxa"/>
            <w:vAlign w:val="bottom"/>
          </w:tcPr>
          <w:p w14:paraId="335638D9" w14:textId="00BC7E58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rFonts w:ascii="Calibri" w:hAnsi="Calibri" w:cs="Calibri"/>
                <w:color w:val="000000"/>
                <w:sz w:val="20"/>
              </w:rPr>
              <w:t>0.187</w:t>
            </w:r>
            <w:r w:rsidR="00824621" w:rsidRPr="00F87AAC">
              <w:rPr>
                <w:rFonts w:ascii="Calibri" w:hAnsi="Calibri" w:cs="Calibri"/>
                <w:color w:val="000000"/>
                <w:sz w:val="20"/>
              </w:rPr>
              <w:t>*</w:t>
            </w:r>
          </w:p>
        </w:tc>
        <w:tc>
          <w:tcPr>
            <w:tcW w:w="828" w:type="dxa"/>
            <w:vAlign w:val="bottom"/>
          </w:tcPr>
          <w:p w14:paraId="0DCFB21B" w14:textId="691F6656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rFonts w:ascii="Calibri" w:hAnsi="Calibri" w:cs="Calibri"/>
                <w:color w:val="000000"/>
                <w:sz w:val="20"/>
              </w:rPr>
              <w:t>0.250</w:t>
            </w:r>
            <w:r w:rsidR="00824621" w:rsidRPr="00F87AAC">
              <w:rPr>
                <w:rFonts w:ascii="Calibri" w:hAnsi="Calibri" w:cs="Calibri"/>
                <w:color w:val="000000"/>
                <w:sz w:val="20"/>
              </w:rPr>
              <w:t>*</w:t>
            </w:r>
          </w:p>
        </w:tc>
        <w:tc>
          <w:tcPr>
            <w:tcW w:w="828" w:type="dxa"/>
            <w:vAlign w:val="bottom"/>
          </w:tcPr>
          <w:p w14:paraId="73F05E0B" w14:textId="2F9A347D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rFonts w:ascii="Calibri" w:hAnsi="Calibri" w:cs="Calibri"/>
                <w:color w:val="000000"/>
                <w:sz w:val="20"/>
              </w:rPr>
              <w:t>0.216</w:t>
            </w:r>
            <w:r w:rsidR="00824621" w:rsidRPr="00F87AAC">
              <w:rPr>
                <w:rFonts w:ascii="Calibri" w:hAnsi="Calibri" w:cs="Calibri"/>
                <w:color w:val="000000"/>
                <w:sz w:val="20"/>
              </w:rPr>
              <w:t>*</w:t>
            </w:r>
          </w:p>
        </w:tc>
        <w:tc>
          <w:tcPr>
            <w:tcW w:w="828" w:type="dxa"/>
            <w:vAlign w:val="bottom"/>
          </w:tcPr>
          <w:p w14:paraId="6754BA97" w14:textId="77777777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</w:p>
        </w:tc>
        <w:tc>
          <w:tcPr>
            <w:tcW w:w="718" w:type="dxa"/>
            <w:vAlign w:val="bottom"/>
          </w:tcPr>
          <w:p w14:paraId="38871097" w14:textId="77777777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</w:p>
        </w:tc>
        <w:tc>
          <w:tcPr>
            <w:tcW w:w="718" w:type="dxa"/>
            <w:vAlign w:val="bottom"/>
          </w:tcPr>
          <w:p w14:paraId="3094539D" w14:textId="77777777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</w:p>
        </w:tc>
        <w:tc>
          <w:tcPr>
            <w:tcW w:w="828" w:type="dxa"/>
            <w:vAlign w:val="bottom"/>
          </w:tcPr>
          <w:p w14:paraId="455870F2" w14:textId="77777777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</w:p>
        </w:tc>
        <w:tc>
          <w:tcPr>
            <w:tcW w:w="828" w:type="dxa"/>
            <w:vAlign w:val="bottom"/>
          </w:tcPr>
          <w:p w14:paraId="6CF1D59E" w14:textId="77777777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</w:p>
        </w:tc>
        <w:tc>
          <w:tcPr>
            <w:tcW w:w="718" w:type="dxa"/>
            <w:vAlign w:val="bottom"/>
          </w:tcPr>
          <w:p w14:paraId="149D0935" w14:textId="77777777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</w:p>
        </w:tc>
        <w:tc>
          <w:tcPr>
            <w:tcW w:w="828" w:type="dxa"/>
            <w:vAlign w:val="bottom"/>
          </w:tcPr>
          <w:p w14:paraId="67770500" w14:textId="77777777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</w:p>
        </w:tc>
        <w:tc>
          <w:tcPr>
            <w:tcW w:w="718" w:type="dxa"/>
            <w:vAlign w:val="bottom"/>
          </w:tcPr>
          <w:p w14:paraId="5C07CD88" w14:textId="77777777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</w:p>
        </w:tc>
      </w:tr>
      <w:tr w:rsidR="00CF1127" w14:paraId="16361C7F" w14:textId="77777777" w:rsidTr="001822B7">
        <w:tc>
          <w:tcPr>
            <w:tcW w:w="1134" w:type="dxa"/>
          </w:tcPr>
          <w:p w14:paraId="580003E1" w14:textId="4610929E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sz w:val="20"/>
              </w:rPr>
              <w:t>NOR</w:t>
            </w:r>
            <w:r w:rsidR="00D8235A" w:rsidRPr="00F87AAC">
              <w:rPr>
                <w:sz w:val="20"/>
              </w:rPr>
              <w:t xml:space="preserve"> (3)</w:t>
            </w:r>
          </w:p>
        </w:tc>
        <w:tc>
          <w:tcPr>
            <w:tcW w:w="828" w:type="dxa"/>
            <w:vAlign w:val="bottom"/>
          </w:tcPr>
          <w:p w14:paraId="13A1AE80" w14:textId="3A1AA71A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rFonts w:ascii="Calibri" w:hAnsi="Calibri" w:cs="Calibri"/>
                <w:color w:val="000000"/>
                <w:sz w:val="20"/>
              </w:rPr>
              <w:t>0.274</w:t>
            </w:r>
          </w:p>
        </w:tc>
        <w:tc>
          <w:tcPr>
            <w:tcW w:w="828" w:type="dxa"/>
            <w:vAlign w:val="bottom"/>
          </w:tcPr>
          <w:p w14:paraId="3CB01D39" w14:textId="51AB2519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rFonts w:ascii="Calibri" w:hAnsi="Calibri" w:cs="Calibri"/>
                <w:color w:val="000000"/>
                <w:sz w:val="20"/>
              </w:rPr>
              <w:t>0.076</w:t>
            </w:r>
          </w:p>
        </w:tc>
        <w:tc>
          <w:tcPr>
            <w:tcW w:w="828" w:type="dxa"/>
            <w:vAlign w:val="bottom"/>
          </w:tcPr>
          <w:p w14:paraId="4B5DDA70" w14:textId="3FFA95A1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rFonts w:ascii="Calibri" w:hAnsi="Calibri" w:cs="Calibri"/>
                <w:color w:val="000000"/>
                <w:sz w:val="20"/>
              </w:rPr>
              <w:t>0.023</w:t>
            </w:r>
          </w:p>
        </w:tc>
        <w:tc>
          <w:tcPr>
            <w:tcW w:w="828" w:type="dxa"/>
            <w:vAlign w:val="bottom"/>
          </w:tcPr>
          <w:p w14:paraId="6A91E682" w14:textId="0B4B1BB5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rFonts w:ascii="Calibri" w:hAnsi="Calibri" w:cs="Calibri"/>
                <w:color w:val="000000"/>
                <w:sz w:val="20"/>
              </w:rPr>
              <w:t>0.067</w:t>
            </w:r>
          </w:p>
        </w:tc>
        <w:tc>
          <w:tcPr>
            <w:tcW w:w="828" w:type="dxa"/>
            <w:vAlign w:val="bottom"/>
          </w:tcPr>
          <w:p w14:paraId="7A44F1AC" w14:textId="5B72968A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rFonts w:ascii="Calibri" w:hAnsi="Calibri" w:cs="Calibri"/>
                <w:color w:val="000000"/>
                <w:sz w:val="20"/>
              </w:rPr>
              <w:t>0.062</w:t>
            </w:r>
          </w:p>
        </w:tc>
        <w:tc>
          <w:tcPr>
            <w:tcW w:w="828" w:type="dxa"/>
            <w:vAlign w:val="bottom"/>
          </w:tcPr>
          <w:p w14:paraId="41F85BA1" w14:textId="56061747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rFonts w:ascii="Calibri" w:hAnsi="Calibri" w:cs="Calibri"/>
                <w:color w:val="000000"/>
                <w:sz w:val="20"/>
              </w:rPr>
              <w:t>0.246</w:t>
            </w:r>
          </w:p>
        </w:tc>
        <w:tc>
          <w:tcPr>
            <w:tcW w:w="718" w:type="dxa"/>
            <w:vAlign w:val="bottom"/>
          </w:tcPr>
          <w:p w14:paraId="6FE00AF9" w14:textId="77777777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</w:p>
        </w:tc>
        <w:tc>
          <w:tcPr>
            <w:tcW w:w="718" w:type="dxa"/>
            <w:vAlign w:val="bottom"/>
          </w:tcPr>
          <w:p w14:paraId="0111EA59" w14:textId="77777777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</w:p>
        </w:tc>
        <w:tc>
          <w:tcPr>
            <w:tcW w:w="828" w:type="dxa"/>
            <w:vAlign w:val="bottom"/>
          </w:tcPr>
          <w:p w14:paraId="2757FD6C" w14:textId="77777777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</w:p>
        </w:tc>
        <w:tc>
          <w:tcPr>
            <w:tcW w:w="828" w:type="dxa"/>
            <w:vAlign w:val="bottom"/>
          </w:tcPr>
          <w:p w14:paraId="75A1EEB3" w14:textId="77777777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</w:p>
        </w:tc>
        <w:tc>
          <w:tcPr>
            <w:tcW w:w="718" w:type="dxa"/>
            <w:vAlign w:val="bottom"/>
          </w:tcPr>
          <w:p w14:paraId="604F45E5" w14:textId="77777777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</w:p>
        </w:tc>
        <w:tc>
          <w:tcPr>
            <w:tcW w:w="828" w:type="dxa"/>
            <w:vAlign w:val="bottom"/>
          </w:tcPr>
          <w:p w14:paraId="5C3943F9" w14:textId="77777777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</w:p>
        </w:tc>
        <w:tc>
          <w:tcPr>
            <w:tcW w:w="718" w:type="dxa"/>
            <w:vAlign w:val="bottom"/>
          </w:tcPr>
          <w:p w14:paraId="1BF182DF" w14:textId="77777777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</w:p>
        </w:tc>
      </w:tr>
      <w:tr w:rsidR="00CF1127" w14:paraId="6A4FE84F" w14:textId="77777777" w:rsidTr="001822B7">
        <w:tc>
          <w:tcPr>
            <w:tcW w:w="1134" w:type="dxa"/>
          </w:tcPr>
          <w:p w14:paraId="34EFF566" w14:textId="04D5973C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sz w:val="20"/>
              </w:rPr>
              <w:t>KER</w:t>
            </w:r>
            <w:r w:rsidR="00D8235A" w:rsidRPr="00F87AAC">
              <w:rPr>
                <w:sz w:val="20"/>
              </w:rPr>
              <w:t xml:space="preserve"> (3)</w:t>
            </w:r>
          </w:p>
        </w:tc>
        <w:tc>
          <w:tcPr>
            <w:tcW w:w="828" w:type="dxa"/>
            <w:vAlign w:val="bottom"/>
          </w:tcPr>
          <w:p w14:paraId="74A62BE8" w14:textId="2B8969C3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rFonts w:ascii="Calibri" w:hAnsi="Calibri" w:cs="Calibri"/>
                <w:color w:val="000000"/>
                <w:sz w:val="20"/>
              </w:rPr>
              <w:t>0.274</w:t>
            </w:r>
          </w:p>
        </w:tc>
        <w:tc>
          <w:tcPr>
            <w:tcW w:w="828" w:type="dxa"/>
            <w:vAlign w:val="bottom"/>
          </w:tcPr>
          <w:p w14:paraId="25EF6C07" w14:textId="2DBAFFF5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rFonts w:ascii="Calibri" w:hAnsi="Calibri" w:cs="Calibri"/>
                <w:color w:val="000000"/>
                <w:sz w:val="20"/>
              </w:rPr>
              <w:t>0.076</w:t>
            </w:r>
          </w:p>
        </w:tc>
        <w:tc>
          <w:tcPr>
            <w:tcW w:w="828" w:type="dxa"/>
            <w:vAlign w:val="bottom"/>
          </w:tcPr>
          <w:p w14:paraId="6D100F0C" w14:textId="4B0D404D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rFonts w:ascii="Calibri" w:hAnsi="Calibri" w:cs="Calibri"/>
                <w:color w:val="000000"/>
                <w:sz w:val="20"/>
              </w:rPr>
              <w:t>0.023</w:t>
            </w:r>
          </w:p>
        </w:tc>
        <w:tc>
          <w:tcPr>
            <w:tcW w:w="828" w:type="dxa"/>
            <w:vAlign w:val="bottom"/>
          </w:tcPr>
          <w:p w14:paraId="1C1E3CA4" w14:textId="5668B438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rFonts w:ascii="Calibri" w:hAnsi="Calibri" w:cs="Calibri"/>
                <w:color w:val="000000"/>
                <w:sz w:val="20"/>
              </w:rPr>
              <w:t>0.067</w:t>
            </w:r>
          </w:p>
        </w:tc>
        <w:tc>
          <w:tcPr>
            <w:tcW w:w="828" w:type="dxa"/>
            <w:vAlign w:val="bottom"/>
          </w:tcPr>
          <w:p w14:paraId="4F092E07" w14:textId="09D6B7EA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rFonts w:ascii="Calibri" w:hAnsi="Calibri" w:cs="Calibri"/>
                <w:color w:val="000000"/>
                <w:sz w:val="20"/>
              </w:rPr>
              <w:t>0.062</w:t>
            </w:r>
          </w:p>
        </w:tc>
        <w:tc>
          <w:tcPr>
            <w:tcW w:w="828" w:type="dxa"/>
            <w:vAlign w:val="bottom"/>
          </w:tcPr>
          <w:p w14:paraId="2E37A334" w14:textId="0D5A513F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rFonts w:ascii="Calibri" w:hAnsi="Calibri" w:cs="Calibri"/>
                <w:color w:val="000000"/>
                <w:sz w:val="20"/>
              </w:rPr>
              <w:t>0.246</w:t>
            </w:r>
          </w:p>
        </w:tc>
        <w:tc>
          <w:tcPr>
            <w:tcW w:w="718" w:type="dxa"/>
            <w:vAlign w:val="bottom"/>
          </w:tcPr>
          <w:p w14:paraId="277CC182" w14:textId="5CEB8B11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rFonts w:ascii="Calibri" w:hAnsi="Calibri" w:cs="Calibri"/>
                <w:color w:val="000000"/>
                <w:sz w:val="20"/>
              </w:rPr>
              <w:t>0.000</w:t>
            </w:r>
          </w:p>
        </w:tc>
        <w:tc>
          <w:tcPr>
            <w:tcW w:w="718" w:type="dxa"/>
            <w:vAlign w:val="bottom"/>
          </w:tcPr>
          <w:p w14:paraId="781853DE" w14:textId="77777777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</w:p>
        </w:tc>
        <w:tc>
          <w:tcPr>
            <w:tcW w:w="828" w:type="dxa"/>
            <w:vAlign w:val="bottom"/>
          </w:tcPr>
          <w:p w14:paraId="58565BF7" w14:textId="77777777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</w:p>
        </w:tc>
        <w:tc>
          <w:tcPr>
            <w:tcW w:w="828" w:type="dxa"/>
            <w:vAlign w:val="bottom"/>
          </w:tcPr>
          <w:p w14:paraId="0412F75D" w14:textId="77777777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</w:p>
        </w:tc>
        <w:tc>
          <w:tcPr>
            <w:tcW w:w="718" w:type="dxa"/>
            <w:vAlign w:val="bottom"/>
          </w:tcPr>
          <w:p w14:paraId="66A85C16" w14:textId="77777777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</w:p>
        </w:tc>
        <w:tc>
          <w:tcPr>
            <w:tcW w:w="828" w:type="dxa"/>
            <w:vAlign w:val="bottom"/>
          </w:tcPr>
          <w:p w14:paraId="63E1A5C3" w14:textId="77777777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</w:p>
        </w:tc>
        <w:tc>
          <w:tcPr>
            <w:tcW w:w="718" w:type="dxa"/>
            <w:vAlign w:val="bottom"/>
          </w:tcPr>
          <w:p w14:paraId="62A107A6" w14:textId="77777777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</w:p>
        </w:tc>
      </w:tr>
      <w:tr w:rsidR="00CF1127" w14:paraId="00D04611" w14:textId="77777777" w:rsidTr="001822B7">
        <w:tc>
          <w:tcPr>
            <w:tcW w:w="1134" w:type="dxa"/>
          </w:tcPr>
          <w:p w14:paraId="168FFF23" w14:textId="1117987D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sz w:val="20"/>
              </w:rPr>
              <w:t>TRN</w:t>
            </w:r>
            <w:r w:rsidR="00D8235A" w:rsidRPr="00F87AAC">
              <w:rPr>
                <w:sz w:val="20"/>
              </w:rPr>
              <w:t xml:space="preserve"> (30)</w:t>
            </w:r>
          </w:p>
        </w:tc>
        <w:tc>
          <w:tcPr>
            <w:tcW w:w="828" w:type="dxa"/>
            <w:vAlign w:val="bottom"/>
          </w:tcPr>
          <w:p w14:paraId="2D3B8C6D" w14:textId="3B91F3D2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rFonts w:ascii="Calibri" w:hAnsi="Calibri" w:cs="Calibri"/>
                <w:color w:val="000000"/>
                <w:sz w:val="20"/>
              </w:rPr>
              <w:t>0.243</w:t>
            </w:r>
            <w:r w:rsidR="00804D19" w:rsidRPr="00F87AAC">
              <w:rPr>
                <w:rFonts w:ascii="Calibri" w:hAnsi="Calibri" w:cs="Calibri"/>
                <w:color w:val="000000"/>
                <w:sz w:val="20"/>
              </w:rPr>
              <w:t>*</w:t>
            </w:r>
          </w:p>
        </w:tc>
        <w:tc>
          <w:tcPr>
            <w:tcW w:w="828" w:type="dxa"/>
            <w:vAlign w:val="bottom"/>
          </w:tcPr>
          <w:p w14:paraId="6086F99A" w14:textId="7EE0B1C0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rFonts w:ascii="Calibri" w:hAnsi="Calibri" w:cs="Calibri"/>
                <w:color w:val="000000"/>
                <w:sz w:val="20"/>
              </w:rPr>
              <w:t>0.111</w:t>
            </w:r>
            <w:r w:rsidR="00804D19" w:rsidRPr="00F87AAC">
              <w:rPr>
                <w:rFonts w:ascii="Calibri" w:hAnsi="Calibri" w:cs="Calibri"/>
                <w:color w:val="000000"/>
                <w:sz w:val="20"/>
              </w:rPr>
              <w:t>*</w:t>
            </w:r>
          </w:p>
        </w:tc>
        <w:tc>
          <w:tcPr>
            <w:tcW w:w="828" w:type="dxa"/>
            <w:vAlign w:val="bottom"/>
          </w:tcPr>
          <w:p w14:paraId="35227824" w14:textId="5A47A745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rFonts w:ascii="Calibri" w:hAnsi="Calibri" w:cs="Calibri"/>
                <w:color w:val="000000"/>
                <w:sz w:val="20"/>
              </w:rPr>
              <w:t>0.072</w:t>
            </w:r>
            <w:r w:rsidR="00824621" w:rsidRPr="00F87AAC">
              <w:rPr>
                <w:rFonts w:ascii="Calibri" w:hAnsi="Calibri" w:cs="Calibri"/>
                <w:color w:val="000000"/>
                <w:sz w:val="20"/>
              </w:rPr>
              <w:t>*</w:t>
            </w:r>
          </w:p>
        </w:tc>
        <w:tc>
          <w:tcPr>
            <w:tcW w:w="828" w:type="dxa"/>
            <w:vAlign w:val="bottom"/>
          </w:tcPr>
          <w:p w14:paraId="0667C5D6" w14:textId="74A5E647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rFonts w:ascii="Calibri" w:hAnsi="Calibri" w:cs="Calibri"/>
                <w:color w:val="000000"/>
                <w:sz w:val="20"/>
              </w:rPr>
              <w:t>0.109</w:t>
            </w:r>
            <w:r w:rsidR="00824621" w:rsidRPr="00F87AAC">
              <w:rPr>
                <w:rFonts w:ascii="Calibri" w:hAnsi="Calibri" w:cs="Calibri"/>
                <w:color w:val="000000"/>
                <w:sz w:val="20"/>
              </w:rPr>
              <w:t>*</w:t>
            </w:r>
          </w:p>
        </w:tc>
        <w:tc>
          <w:tcPr>
            <w:tcW w:w="828" w:type="dxa"/>
            <w:vAlign w:val="bottom"/>
          </w:tcPr>
          <w:p w14:paraId="561D6487" w14:textId="49DC5AAE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rFonts w:ascii="Calibri" w:hAnsi="Calibri" w:cs="Calibri"/>
                <w:color w:val="000000"/>
                <w:sz w:val="20"/>
              </w:rPr>
              <w:t>0.101</w:t>
            </w:r>
            <w:r w:rsidR="00824621" w:rsidRPr="00F87AAC">
              <w:rPr>
                <w:rFonts w:ascii="Calibri" w:hAnsi="Calibri" w:cs="Calibri"/>
                <w:color w:val="000000"/>
                <w:sz w:val="20"/>
              </w:rPr>
              <w:t>*</w:t>
            </w:r>
          </w:p>
        </w:tc>
        <w:tc>
          <w:tcPr>
            <w:tcW w:w="828" w:type="dxa"/>
            <w:vAlign w:val="bottom"/>
          </w:tcPr>
          <w:p w14:paraId="40A67B51" w14:textId="0FFB3CBD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rFonts w:ascii="Calibri" w:hAnsi="Calibri" w:cs="Calibri"/>
                <w:color w:val="000000"/>
                <w:sz w:val="20"/>
              </w:rPr>
              <w:t>0.225</w:t>
            </w:r>
            <w:r w:rsidR="00824621" w:rsidRPr="00F87AAC">
              <w:rPr>
                <w:rFonts w:ascii="Calibri" w:hAnsi="Calibri" w:cs="Calibri"/>
                <w:color w:val="000000"/>
                <w:sz w:val="20"/>
              </w:rPr>
              <w:t>*</w:t>
            </w:r>
          </w:p>
        </w:tc>
        <w:tc>
          <w:tcPr>
            <w:tcW w:w="718" w:type="dxa"/>
            <w:vAlign w:val="bottom"/>
          </w:tcPr>
          <w:p w14:paraId="4DD597F5" w14:textId="1D7A0F7F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rFonts w:ascii="Calibri" w:hAnsi="Calibri" w:cs="Calibri"/>
                <w:color w:val="000000"/>
                <w:sz w:val="20"/>
              </w:rPr>
              <w:t>0.075</w:t>
            </w:r>
          </w:p>
        </w:tc>
        <w:tc>
          <w:tcPr>
            <w:tcW w:w="718" w:type="dxa"/>
            <w:vAlign w:val="bottom"/>
          </w:tcPr>
          <w:p w14:paraId="1633816D" w14:textId="003679C7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rFonts w:ascii="Calibri" w:hAnsi="Calibri" w:cs="Calibri"/>
                <w:color w:val="000000"/>
                <w:sz w:val="20"/>
              </w:rPr>
              <w:t>0.075</w:t>
            </w:r>
          </w:p>
        </w:tc>
        <w:tc>
          <w:tcPr>
            <w:tcW w:w="828" w:type="dxa"/>
            <w:vAlign w:val="bottom"/>
          </w:tcPr>
          <w:p w14:paraId="50F8E9E5" w14:textId="77777777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</w:p>
        </w:tc>
        <w:tc>
          <w:tcPr>
            <w:tcW w:w="828" w:type="dxa"/>
            <w:vAlign w:val="bottom"/>
          </w:tcPr>
          <w:p w14:paraId="7831D1FA" w14:textId="77777777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</w:p>
        </w:tc>
        <w:tc>
          <w:tcPr>
            <w:tcW w:w="718" w:type="dxa"/>
            <w:vAlign w:val="bottom"/>
          </w:tcPr>
          <w:p w14:paraId="2A515138" w14:textId="77777777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</w:p>
        </w:tc>
        <w:tc>
          <w:tcPr>
            <w:tcW w:w="828" w:type="dxa"/>
            <w:vAlign w:val="bottom"/>
          </w:tcPr>
          <w:p w14:paraId="0CA58C51" w14:textId="77777777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</w:p>
        </w:tc>
        <w:tc>
          <w:tcPr>
            <w:tcW w:w="718" w:type="dxa"/>
            <w:vAlign w:val="bottom"/>
          </w:tcPr>
          <w:p w14:paraId="4604B107" w14:textId="77777777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</w:p>
        </w:tc>
      </w:tr>
      <w:tr w:rsidR="00CF1127" w14:paraId="163D3A5E" w14:textId="77777777" w:rsidTr="001822B7">
        <w:tc>
          <w:tcPr>
            <w:tcW w:w="1134" w:type="dxa"/>
          </w:tcPr>
          <w:p w14:paraId="511CBDD6" w14:textId="5141B605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sz w:val="20"/>
              </w:rPr>
              <w:t>JON</w:t>
            </w:r>
            <w:r w:rsidR="00D8235A" w:rsidRPr="00F87AAC">
              <w:rPr>
                <w:sz w:val="20"/>
              </w:rPr>
              <w:t xml:space="preserve"> (30)</w:t>
            </w:r>
          </w:p>
        </w:tc>
        <w:tc>
          <w:tcPr>
            <w:tcW w:w="828" w:type="dxa"/>
            <w:vAlign w:val="bottom"/>
          </w:tcPr>
          <w:p w14:paraId="56AB9568" w14:textId="694390A9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rFonts w:ascii="Calibri" w:hAnsi="Calibri" w:cs="Calibri"/>
                <w:color w:val="000000"/>
                <w:sz w:val="20"/>
              </w:rPr>
              <w:t>0.243</w:t>
            </w:r>
            <w:r w:rsidR="00804D19" w:rsidRPr="00F87AAC">
              <w:rPr>
                <w:rFonts w:ascii="Calibri" w:hAnsi="Calibri" w:cs="Calibri"/>
                <w:color w:val="000000"/>
                <w:sz w:val="20"/>
              </w:rPr>
              <w:t>*</w:t>
            </w:r>
          </w:p>
        </w:tc>
        <w:tc>
          <w:tcPr>
            <w:tcW w:w="828" w:type="dxa"/>
            <w:vAlign w:val="bottom"/>
          </w:tcPr>
          <w:p w14:paraId="0F8F93D8" w14:textId="0D0FFFC6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rFonts w:ascii="Calibri" w:hAnsi="Calibri" w:cs="Calibri"/>
                <w:color w:val="000000"/>
                <w:sz w:val="20"/>
              </w:rPr>
              <w:t>0.111</w:t>
            </w:r>
            <w:r w:rsidR="00804D19" w:rsidRPr="00F87AAC">
              <w:rPr>
                <w:rFonts w:ascii="Calibri" w:hAnsi="Calibri" w:cs="Calibri"/>
                <w:color w:val="000000"/>
                <w:sz w:val="20"/>
              </w:rPr>
              <w:t>*</w:t>
            </w:r>
          </w:p>
        </w:tc>
        <w:tc>
          <w:tcPr>
            <w:tcW w:w="828" w:type="dxa"/>
            <w:vAlign w:val="bottom"/>
          </w:tcPr>
          <w:p w14:paraId="12278FE0" w14:textId="09E8EFD7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rFonts w:ascii="Calibri" w:hAnsi="Calibri" w:cs="Calibri"/>
                <w:color w:val="000000"/>
                <w:sz w:val="20"/>
              </w:rPr>
              <w:t>0.072</w:t>
            </w:r>
            <w:r w:rsidR="00824621" w:rsidRPr="00F87AAC">
              <w:rPr>
                <w:rFonts w:ascii="Calibri" w:hAnsi="Calibri" w:cs="Calibri"/>
                <w:color w:val="000000"/>
                <w:sz w:val="20"/>
              </w:rPr>
              <w:t>*</w:t>
            </w:r>
          </w:p>
        </w:tc>
        <w:tc>
          <w:tcPr>
            <w:tcW w:w="828" w:type="dxa"/>
            <w:vAlign w:val="bottom"/>
          </w:tcPr>
          <w:p w14:paraId="12C74604" w14:textId="1B80275C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rFonts w:ascii="Calibri" w:hAnsi="Calibri" w:cs="Calibri"/>
                <w:color w:val="000000"/>
                <w:sz w:val="20"/>
              </w:rPr>
              <w:t>0.109</w:t>
            </w:r>
            <w:r w:rsidR="00824621" w:rsidRPr="00F87AAC">
              <w:rPr>
                <w:rFonts w:ascii="Calibri" w:hAnsi="Calibri" w:cs="Calibri"/>
                <w:color w:val="000000"/>
                <w:sz w:val="20"/>
              </w:rPr>
              <w:t>*</w:t>
            </w:r>
          </w:p>
        </w:tc>
        <w:tc>
          <w:tcPr>
            <w:tcW w:w="828" w:type="dxa"/>
            <w:vAlign w:val="bottom"/>
          </w:tcPr>
          <w:p w14:paraId="01D5BF6E" w14:textId="258F92B0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rFonts w:ascii="Calibri" w:hAnsi="Calibri" w:cs="Calibri"/>
                <w:color w:val="000000"/>
                <w:sz w:val="20"/>
              </w:rPr>
              <w:t>0.098</w:t>
            </w:r>
            <w:r w:rsidR="00824621" w:rsidRPr="00F87AAC">
              <w:rPr>
                <w:rFonts w:ascii="Calibri" w:hAnsi="Calibri" w:cs="Calibri"/>
                <w:color w:val="000000"/>
                <w:sz w:val="20"/>
              </w:rPr>
              <w:t>*</w:t>
            </w:r>
          </w:p>
        </w:tc>
        <w:tc>
          <w:tcPr>
            <w:tcW w:w="828" w:type="dxa"/>
            <w:vAlign w:val="bottom"/>
          </w:tcPr>
          <w:p w14:paraId="001D8661" w14:textId="3455C71F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rFonts w:ascii="Calibri" w:hAnsi="Calibri" w:cs="Calibri"/>
                <w:color w:val="000000"/>
                <w:sz w:val="20"/>
              </w:rPr>
              <w:t>0.225</w:t>
            </w:r>
            <w:r w:rsidR="00824621" w:rsidRPr="00F87AAC">
              <w:rPr>
                <w:rFonts w:ascii="Calibri" w:hAnsi="Calibri" w:cs="Calibri"/>
                <w:color w:val="000000"/>
                <w:sz w:val="20"/>
              </w:rPr>
              <w:t>*</w:t>
            </w:r>
          </w:p>
        </w:tc>
        <w:tc>
          <w:tcPr>
            <w:tcW w:w="718" w:type="dxa"/>
            <w:vAlign w:val="bottom"/>
          </w:tcPr>
          <w:p w14:paraId="07B8D930" w14:textId="132E139C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rFonts w:ascii="Calibri" w:hAnsi="Calibri" w:cs="Calibri"/>
                <w:color w:val="000000"/>
                <w:sz w:val="20"/>
              </w:rPr>
              <w:t>0.075</w:t>
            </w:r>
          </w:p>
        </w:tc>
        <w:tc>
          <w:tcPr>
            <w:tcW w:w="718" w:type="dxa"/>
            <w:vAlign w:val="bottom"/>
          </w:tcPr>
          <w:p w14:paraId="5970B569" w14:textId="44EA723A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rFonts w:ascii="Calibri" w:hAnsi="Calibri" w:cs="Calibri"/>
                <w:color w:val="000000"/>
                <w:sz w:val="20"/>
              </w:rPr>
              <w:t>0.075</w:t>
            </w:r>
          </w:p>
        </w:tc>
        <w:tc>
          <w:tcPr>
            <w:tcW w:w="828" w:type="dxa"/>
            <w:vAlign w:val="bottom"/>
          </w:tcPr>
          <w:p w14:paraId="53EC68D3" w14:textId="15C83766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rFonts w:ascii="Calibri" w:hAnsi="Calibri" w:cs="Calibri"/>
                <w:color w:val="000000"/>
                <w:sz w:val="20"/>
              </w:rPr>
              <w:t>0.110</w:t>
            </w:r>
            <w:r w:rsidR="00824621" w:rsidRPr="00F87AAC">
              <w:rPr>
                <w:rFonts w:ascii="Calibri" w:hAnsi="Calibri" w:cs="Calibri"/>
                <w:color w:val="000000"/>
                <w:sz w:val="20"/>
              </w:rPr>
              <w:t>*</w:t>
            </w:r>
          </w:p>
        </w:tc>
        <w:tc>
          <w:tcPr>
            <w:tcW w:w="828" w:type="dxa"/>
            <w:vAlign w:val="bottom"/>
          </w:tcPr>
          <w:p w14:paraId="2F7E5074" w14:textId="77777777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</w:p>
        </w:tc>
        <w:tc>
          <w:tcPr>
            <w:tcW w:w="718" w:type="dxa"/>
            <w:vAlign w:val="bottom"/>
          </w:tcPr>
          <w:p w14:paraId="1BE137E7" w14:textId="77777777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</w:p>
        </w:tc>
        <w:tc>
          <w:tcPr>
            <w:tcW w:w="828" w:type="dxa"/>
            <w:vAlign w:val="bottom"/>
          </w:tcPr>
          <w:p w14:paraId="2A2A5084" w14:textId="77777777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</w:p>
        </w:tc>
        <w:tc>
          <w:tcPr>
            <w:tcW w:w="718" w:type="dxa"/>
            <w:vAlign w:val="bottom"/>
          </w:tcPr>
          <w:p w14:paraId="345FA940" w14:textId="77777777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</w:p>
        </w:tc>
      </w:tr>
      <w:tr w:rsidR="00CF1127" w14:paraId="772BBA13" w14:textId="77777777" w:rsidTr="001822B7">
        <w:tc>
          <w:tcPr>
            <w:tcW w:w="1134" w:type="dxa"/>
          </w:tcPr>
          <w:p w14:paraId="45F4D69B" w14:textId="60F0CA03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sz w:val="20"/>
              </w:rPr>
              <w:t>PAL</w:t>
            </w:r>
            <w:r w:rsidR="00D8235A" w:rsidRPr="00F87AAC">
              <w:rPr>
                <w:sz w:val="20"/>
              </w:rPr>
              <w:t xml:space="preserve"> (2)</w:t>
            </w:r>
          </w:p>
        </w:tc>
        <w:tc>
          <w:tcPr>
            <w:tcW w:w="828" w:type="dxa"/>
            <w:vAlign w:val="bottom"/>
          </w:tcPr>
          <w:p w14:paraId="5CD9C376" w14:textId="575E7059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rFonts w:ascii="Calibri" w:hAnsi="Calibri" w:cs="Calibri"/>
                <w:color w:val="000000"/>
                <w:sz w:val="20"/>
              </w:rPr>
              <w:t>0.303</w:t>
            </w:r>
          </w:p>
        </w:tc>
        <w:tc>
          <w:tcPr>
            <w:tcW w:w="828" w:type="dxa"/>
            <w:vAlign w:val="bottom"/>
          </w:tcPr>
          <w:p w14:paraId="292C66D3" w14:textId="5D08E5A4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rFonts w:ascii="Calibri" w:hAnsi="Calibri" w:cs="Calibri"/>
                <w:color w:val="000000"/>
                <w:sz w:val="20"/>
              </w:rPr>
              <w:t>0.086</w:t>
            </w:r>
          </w:p>
        </w:tc>
        <w:tc>
          <w:tcPr>
            <w:tcW w:w="828" w:type="dxa"/>
            <w:vAlign w:val="bottom"/>
          </w:tcPr>
          <w:p w14:paraId="27718824" w14:textId="3B79A734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rFonts w:ascii="Calibri" w:hAnsi="Calibri" w:cs="Calibri"/>
                <w:color w:val="000000"/>
                <w:sz w:val="20"/>
              </w:rPr>
              <w:t>0.026</w:t>
            </w:r>
          </w:p>
        </w:tc>
        <w:tc>
          <w:tcPr>
            <w:tcW w:w="828" w:type="dxa"/>
            <w:vAlign w:val="bottom"/>
          </w:tcPr>
          <w:p w14:paraId="49809E9A" w14:textId="4510562C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rFonts w:ascii="Calibri" w:hAnsi="Calibri" w:cs="Calibri"/>
                <w:color w:val="000000"/>
                <w:sz w:val="20"/>
              </w:rPr>
              <w:t>0.078</w:t>
            </w:r>
          </w:p>
        </w:tc>
        <w:tc>
          <w:tcPr>
            <w:tcW w:w="828" w:type="dxa"/>
            <w:vAlign w:val="bottom"/>
          </w:tcPr>
          <w:p w14:paraId="66514565" w14:textId="1EC6BF7C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rFonts w:ascii="Calibri" w:hAnsi="Calibri" w:cs="Calibri"/>
                <w:color w:val="000000"/>
                <w:sz w:val="20"/>
              </w:rPr>
              <w:t>0.070</w:t>
            </w:r>
          </w:p>
        </w:tc>
        <w:tc>
          <w:tcPr>
            <w:tcW w:w="828" w:type="dxa"/>
            <w:vAlign w:val="bottom"/>
          </w:tcPr>
          <w:p w14:paraId="56E03085" w14:textId="49ACC84B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rFonts w:ascii="Calibri" w:hAnsi="Calibri" w:cs="Calibri"/>
                <w:color w:val="000000"/>
                <w:sz w:val="20"/>
              </w:rPr>
              <w:t>0.273</w:t>
            </w:r>
          </w:p>
        </w:tc>
        <w:tc>
          <w:tcPr>
            <w:tcW w:w="718" w:type="dxa"/>
            <w:vAlign w:val="bottom"/>
          </w:tcPr>
          <w:p w14:paraId="71B24FAE" w14:textId="048CD3B2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rFonts w:ascii="Calibri" w:hAnsi="Calibri" w:cs="Calibri"/>
                <w:color w:val="000000"/>
                <w:sz w:val="20"/>
              </w:rPr>
              <w:t>0.000</w:t>
            </w:r>
          </w:p>
        </w:tc>
        <w:tc>
          <w:tcPr>
            <w:tcW w:w="718" w:type="dxa"/>
            <w:vAlign w:val="bottom"/>
          </w:tcPr>
          <w:p w14:paraId="60A7BF98" w14:textId="712CF7FB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rFonts w:ascii="Calibri" w:hAnsi="Calibri" w:cs="Calibri"/>
                <w:color w:val="000000"/>
                <w:sz w:val="20"/>
              </w:rPr>
              <w:t>0.000</w:t>
            </w:r>
          </w:p>
        </w:tc>
        <w:tc>
          <w:tcPr>
            <w:tcW w:w="828" w:type="dxa"/>
            <w:vAlign w:val="bottom"/>
          </w:tcPr>
          <w:p w14:paraId="1E6E0DF3" w14:textId="21B7E94E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rFonts w:ascii="Calibri" w:hAnsi="Calibri" w:cs="Calibri"/>
                <w:color w:val="000000"/>
                <w:sz w:val="20"/>
              </w:rPr>
              <w:t>0.084</w:t>
            </w:r>
          </w:p>
        </w:tc>
        <w:tc>
          <w:tcPr>
            <w:tcW w:w="828" w:type="dxa"/>
            <w:vAlign w:val="bottom"/>
          </w:tcPr>
          <w:p w14:paraId="7F19F40C" w14:textId="277E1E51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rFonts w:ascii="Calibri" w:hAnsi="Calibri" w:cs="Calibri"/>
                <w:color w:val="000000"/>
                <w:sz w:val="20"/>
              </w:rPr>
              <w:t>0.084</w:t>
            </w:r>
          </w:p>
        </w:tc>
        <w:tc>
          <w:tcPr>
            <w:tcW w:w="718" w:type="dxa"/>
            <w:vAlign w:val="bottom"/>
          </w:tcPr>
          <w:p w14:paraId="21B46939" w14:textId="77777777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</w:p>
        </w:tc>
        <w:tc>
          <w:tcPr>
            <w:tcW w:w="828" w:type="dxa"/>
            <w:vAlign w:val="bottom"/>
          </w:tcPr>
          <w:p w14:paraId="213562BC" w14:textId="77777777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</w:p>
        </w:tc>
        <w:tc>
          <w:tcPr>
            <w:tcW w:w="718" w:type="dxa"/>
            <w:vAlign w:val="bottom"/>
          </w:tcPr>
          <w:p w14:paraId="18199486" w14:textId="77777777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</w:p>
        </w:tc>
      </w:tr>
      <w:tr w:rsidR="00CF1127" w14:paraId="209AC6CC" w14:textId="77777777" w:rsidTr="001822B7">
        <w:tc>
          <w:tcPr>
            <w:tcW w:w="1134" w:type="dxa"/>
          </w:tcPr>
          <w:p w14:paraId="638E66E8" w14:textId="1082BA05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sz w:val="20"/>
              </w:rPr>
              <w:t>MOR</w:t>
            </w:r>
            <w:r w:rsidR="00D8235A" w:rsidRPr="00F87AAC">
              <w:rPr>
                <w:sz w:val="20"/>
              </w:rPr>
              <w:t xml:space="preserve"> (10)</w:t>
            </w:r>
          </w:p>
        </w:tc>
        <w:tc>
          <w:tcPr>
            <w:tcW w:w="828" w:type="dxa"/>
            <w:vAlign w:val="bottom"/>
          </w:tcPr>
          <w:p w14:paraId="690EC3CC" w14:textId="1B7F6724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rFonts w:ascii="Calibri" w:hAnsi="Calibri" w:cs="Calibri"/>
                <w:color w:val="000000"/>
                <w:sz w:val="20"/>
              </w:rPr>
              <w:t>0.416</w:t>
            </w:r>
            <w:r w:rsidR="00804D19" w:rsidRPr="00F87AAC">
              <w:rPr>
                <w:rFonts w:ascii="Calibri" w:hAnsi="Calibri" w:cs="Calibri"/>
                <w:color w:val="000000"/>
                <w:sz w:val="20"/>
              </w:rPr>
              <w:t>*</w:t>
            </w:r>
          </w:p>
        </w:tc>
        <w:tc>
          <w:tcPr>
            <w:tcW w:w="828" w:type="dxa"/>
            <w:vAlign w:val="bottom"/>
          </w:tcPr>
          <w:p w14:paraId="767A4A10" w14:textId="17168E51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rFonts w:ascii="Calibri" w:hAnsi="Calibri" w:cs="Calibri"/>
                <w:color w:val="000000"/>
                <w:sz w:val="20"/>
              </w:rPr>
              <w:t>0.265</w:t>
            </w:r>
            <w:r w:rsidR="00804D19" w:rsidRPr="00F87AAC">
              <w:rPr>
                <w:rFonts w:ascii="Calibri" w:hAnsi="Calibri" w:cs="Calibri"/>
                <w:color w:val="000000"/>
                <w:sz w:val="20"/>
              </w:rPr>
              <w:t>*</w:t>
            </w:r>
          </w:p>
        </w:tc>
        <w:tc>
          <w:tcPr>
            <w:tcW w:w="828" w:type="dxa"/>
            <w:vAlign w:val="bottom"/>
          </w:tcPr>
          <w:p w14:paraId="4C7849AA" w14:textId="4845CE04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rFonts w:ascii="Calibri" w:hAnsi="Calibri" w:cs="Calibri"/>
                <w:color w:val="000000"/>
                <w:sz w:val="20"/>
              </w:rPr>
              <w:t>0.223</w:t>
            </w:r>
            <w:r w:rsidR="00824621" w:rsidRPr="00F87AAC">
              <w:rPr>
                <w:rFonts w:ascii="Calibri" w:hAnsi="Calibri" w:cs="Calibri"/>
                <w:color w:val="000000"/>
                <w:sz w:val="20"/>
              </w:rPr>
              <w:t>*</w:t>
            </w:r>
          </w:p>
        </w:tc>
        <w:tc>
          <w:tcPr>
            <w:tcW w:w="828" w:type="dxa"/>
            <w:vAlign w:val="bottom"/>
          </w:tcPr>
          <w:p w14:paraId="3DAED05B" w14:textId="1E72A7C0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rFonts w:ascii="Calibri" w:hAnsi="Calibri" w:cs="Calibri"/>
                <w:color w:val="000000"/>
                <w:sz w:val="20"/>
              </w:rPr>
              <w:t>0.309</w:t>
            </w:r>
            <w:r w:rsidR="00824621" w:rsidRPr="00F87AAC">
              <w:rPr>
                <w:rFonts w:ascii="Calibri" w:hAnsi="Calibri" w:cs="Calibri"/>
                <w:color w:val="000000"/>
                <w:sz w:val="20"/>
              </w:rPr>
              <w:t>*</w:t>
            </w:r>
          </w:p>
        </w:tc>
        <w:tc>
          <w:tcPr>
            <w:tcW w:w="828" w:type="dxa"/>
            <w:vAlign w:val="bottom"/>
          </w:tcPr>
          <w:p w14:paraId="767C057A" w14:textId="2C5DE01F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rFonts w:ascii="Calibri" w:hAnsi="Calibri" w:cs="Calibri"/>
                <w:color w:val="000000"/>
                <w:sz w:val="20"/>
              </w:rPr>
              <w:t>0.254</w:t>
            </w:r>
            <w:r w:rsidR="00824621" w:rsidRPr="00F87AAC">
              <w:rPr>
                <w:rFonts w:ascii="Calibri" w:hAnsi="Calibri" w:cs="Calibri"/>
                <w:color w:val="000000"/>
                <w:sz w:val="20"/>
              </w:rPr>
              <w:t>*</w:t>
            </w:r>
          </w:p>
        </w:tc>
        <w:tc>
          <w:tcPr>
            <w:tcW w:w="828" w:type="dxa"/>
            <w:vAlign w:val="bottom"/>
          </w:tcPr>
          <w:p w14:paraId="0EEB1208" w14:textId="286BBECF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rFonts w:ascii="Calibri" w:hAnsi="Calibri" w:cs="Calibri"/>
                <w:color w:val="000000"/>
                <w:sz w:val="20"/>
              </w:rPr>
              <w:t>0.396</w:t>
            </w:r>
            <w:r w:rsidR="00824621" w:rsidRPr="00F87AAC">
              <w:rPr>
                <w:rFonts w:ascii="Calibri" w:hAnsi="Calibri" w:cs="Calibri"/>
                <w:color w:val="000000"/>
                <w:sz w:val="20"/>
              </w:rPr>
              <w:t>*</w:t>
            </w:r>
          </w:p>
        </w:tc>
        <w:tc>
          <w:tcPr>
            <w:tcW w:w="718" w:type="dxa"/>
            <w:vAlign w:val="bottom"/>
          </w:tcPr>
          <w:p w14:paraId="6B1F885B" w14:textId="5B825AED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rFonts w:ascii="Calibri" w:hAnsi="Calibri" w:cs="Calibri"/>
                <w:color w:val="000000"/>
                <w:sz w:val="20"/>
              </w:rPr>
              <w:t>0.338</w:t>
            </w:r>
          </w:p>
        </w:tc>
        <w:tc>
          <w:tcPr>
            <w:tcW w:w="718" w:type="dxa"/>
            <w:vAlign w:val="bottom"/>
          </w:tcPr>
          <w:p w14:paraId="33BF07E4" w14:textId="65324966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rFonts w:ascii="Calibri" w:hAnsi="Calibri" w:cs="Calibri"/>
                <w:color w:val="000000"/>
                <w:sz w:val="20"/>
              </w:rPr>
              <w:t>0.338</w:t>
            </w:r>
          </w:p>
        </w:tc>
        <w:tc>
          <w:tcPr>
            <w:tcW w:w="828" w:type="dxa"/>
            <w:vAlign w:val="bottom"/>
          </w:tcPr>
          <w:p w14:paraId="429E80FB" w14:textId="5A0CA07A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rFonts w:ascii="Calibri" w:hAnsi="Calibri" w:cs="Calibri"/>
                <w:color w:val="000000"/>
                <w:sz w:val="20"/>
              </w:rPr>
              <w:t>0.264</w:t>
            </w:r>
            <w:r w:rsidR="00824621" w:rsidRPr="00F87AAC">
              <w:rPr>
                <w:rFonts w:ascii="Calibri" w:hAnsi="Calibri" w:cs="Calibri"/>
                <w:color w:val="000000"/>
                <w:sz w:val="20"/>
              </w:rPr>
              <w:t>*</w:t>
            </w:r>
          </w:p>
        </w:tc>
        <w:tc>
          <w:tcPr>
            <w:tcW w:w="828" w:type="dxa"/>
            <w:vAlign w:val="bottom"/>
          </w:tcPr>
          <w:p w14:paraId="55C6FE24" w14:textId="3175471B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rFonts w:ascii="Calibri" w:hAnsi="Calibri" w:cs="Calibri"/>
                <w:color w:val="000000"/>
                <w:sz w:val="20"/>
              </w:rPr>
              <w:t>0.264</w:t>
            </w:r>
            <w:r w:rsidR="00824621" w:rsidRPr="00F87AAC">
              <w:rPr>
                <w:rFonts w:ascii="Calibri" w:hAnsi="Calibri" w:cs="Calibri"/>
                <w:color w:val="000000"/>
                <w:sz w:val="20"/>
              </w:rPr>
              <w:t>*</w:t>
            </w:r>
          </w:p>
        </w:tc>
        <w:tc>
          <w:tcPr>
            <w:tcW w:w="718" w:type="dxa"/>
            <w:vAlign w:val="bottom"/>
          </w:tcPr>
          <w:p w14:paraId="4E108691" w14:textId="4883D1DB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rFonts w:ascii="Calibri" w:hAnsi="Calibri" w:cs="Calibri"/>
                <w:color w:val="000000"/>
                <w:sz w:val="20"/>
              </w:rPr>
              <w:t>0.386</w:t>
            </w:r>
          </w:p>
        </w:tc>
        <w:tc>
          <w:tcPr>
            <w:tcW w:w="828" w:type="dxa"/>
            <w:vAlign w:val="bottom"/>
          </w:tcPr>
          <w:p w14:paraId="6B073A32" w14:textId="77777777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</w:p>
        </w:tc>
        <w:tc>
          <w:tcPr>
            <w:tcW w:w="718" w:type="dxa"/>
            <w:vAlign w:val="bottom"/>
          </w:tcPr>
          <w:p w14:paraId="0F5081FC" w14:textId="77777777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</w:p>
        </w:tc>
      </w:tr>
      <w:tr w:rsidR="00CF1127" w14:paraId="2F89423D" w14:textId="77777777" w:rsidTr="001822B7">
        <w:tc>
          <w:tcPr>
            <w:tcW w:w="1134" w:type="dxa"/>
          </w:tcPr>
          <w:p w14:paraId="6CC94D5C" w14:textId="66D35085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sz w:val="20"/>
              </w:rPr>
              <w:t>SBI</w:t>
            </w:r>
            <w:r w:rsidR="00D8235A" w:rsidRPr="00F87AAC">
              <w:rPr>
                <w:sz w:val="20"/>
              </w:rPr>
              <w:t xml:space="preserve"> </w:t>
            </w:r>
            <w:r w:rsidR="00426F41" w:rsidRPr="00F87AAC">
              <w:rPr>
                <w:sz w:val="20"/>
              </w:rPr>
              <w:t>(30)</w:t>
            </w:r>
          </w:p>
        </w:tc>
        <w:tc>
          <w:tcPr>
            <w:tcW w:w="828" w:type="dxa"/>
            <w:vAlign w:val="bottom"/>
          </w:tcPr>
          <w:p w14:paraId="01A9A6AE" w14:textId="79FA259A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rFonts w:ascii="Calibri" w:hAnsi="Calibri" w:cs="Calibri"/>
                <w:color w:val="000000"/>
                <w:sz w:val="20"/>
              </w:rPr>
              <w:t>0.231</w:t>
            </w:r>
            <w:r w:rsidR="00824621" w:rsidRPr="00F87AAC">
              <w:rPr>
                <w:rFonts w:ascii="Calibri" w:hAnsi="Calibri" w:cs="Calibri"/>
                <w:color w:val="000000"/>
                <w:sz w:val="20"/>
              </w:rPr>
              <w:t>*</w:t>
            </w:r>
          </w:p>
        </w:tc>
        <w:tc>
          <w:tcPr>
            <w:tcW w:w="828" w:type="dxa"/>
            <w:vAlign w:val="bottom"/>
          </w:tcPr>
          <w:p w14:paraId="646C162F" w14:textId="0C818FB7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rFonts w:ascii="Calibri" w:hAnsi="Calibri" w:cs="Calibri"/>
                <w:color w:val="000000"/>
                <w:sz w:val="20"/>
              </w:rPr>
              <w:t>0.100</w:t>
            </w:r>
            <w:r w:rsidR="00824621" w:rsidRPr="00F87AAC">
              <w:rPr>
                <w:rFonts w:ascii="Calibri" w:hAnsi="Calibri" w:cs="Calibri"/>
                <w:color w:val="000000"/>
                <w:sz w:val="20"/>
              </w:rPr>
              <w:t>*</w:t>
            </w:r>
          </w:p>
        </w:tc>
        <w:tc>
          <w:tcPr>
            <w:tcW w:w="828" w:type="dxa"/>
            <w:vAlign w:val="bottom"/>
          </w:tcPr>
          <w:p w14:paraId="219BF307" w14:textId="6173223D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rFonts w:ascii="Calibri" w:hAnsi="Calibri" w:cs="Calibri"/>
                <w:color w:val="000000"/>
                <w:sz w:val="20"/>
              </w:rPr>
              <w:t>0.061</w:t>
            </w:r>
            <w:r w:rsidR="00824621" w:rsidRPr="00F87AAC">
              <w:rPr>
                <w:rFonts w:ascii="Calibri" w:hAnsi="Calibri" w:cs="Calibri"/>
                <w:color w:val="000000"/>
                <w:sz w:val="20"/>
              </w:rPr>
              <w:t>*</w:t>
            </w:r>
          </w:p>
        </w:tc>
        <w:tc>
          <w:tcPr>
            <w:tcW w:w="828" w:type="dxa"/>
            <w:vAlign w:val="bottom"/>
          </w:tcPr>
          <w:p w14:paraId="76C70C56" w14:textId="1532FAFF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rFonts w:ascii="Calibri" w:hAnsi="Calibri" w:cs="Calibri"/>
                <w:color w:val="000000"/>
                <w:sz w:val="20"/>
              </w:rPr>
              <w:t>0.096</w:t>
            </w:r>
            <w:r w:rsidR="00824621" w:rsidRPr="00F87AAC">
              <w:rPr>
                <w:rFonts w:ascii="Calibri" w:hAnsi="Calibri" w:cs="Calibri"/>
                <w:color w:val="000000"/>
                <w:sz w:val="20"/>
              </w:rPr>
              <w:t>*</w:t>
            </w:r>
          </w:p>
        </w:tc>
        <w:tc>
          <w:tcPr>
            <w:tcW w:w="828" w:type="dxa"/>
            <w:vAlign w:val="bottom"/>
          </w:tcPr>
          <w:p w14:paraId="4D31334E" w14:textId="7B9C8743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rFonts w:ascii="Calibri" w:hAnsi="Calibri" w:cs="Calibri"/>
                <w:color w:val="000000"/>
                <w:sz w:val="20"/>
              </w:rPr>
              <w:t>0.088</w:t>
            </w:r>
            <w:r w:rsidR="00824621" w:rsidRPr="00F87AAC">
              <w:rPr>
                <w:rFonts w:ascii="Calibri" w:hAnsi="Calibri" w:cs="Calibri"/>
                <w:color w:val="000000"/>
                <w:sz w:val="20"/>
              </w:rPr>
              <w:t>*</w:t>
            </w:r>
          </w:p>
        </w:tc>
        <w:tc>
          <w:tcPr>
            <w:tcW w:w="828" w:type="dxa"/>
            <w:vAlign w:val="bottom"/>
          </w:tcPr>
          <w:p w14:paraId="738A1F1C" w14:textId="608D06DF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rFonts w:ascii="Calibri" w:hAnsi="Calibri" w:cs="Calibri"/>
                <w:color w:val="000000"/>
                <w:sz w:val="20"/>
              </w:rPr>
              <w:t>0.214</w:t>
            </w:r>
            <w:r w:rsidR="00824621" w:rsidRPr="00F87AAC">
              <w:rPr>
                <w:rFonts w:ascii="Calibri" w:hAnsi="Calibri" w:cs="Calibri"/>
                <w:color w:val="000000"/>
                <w:sz w:val="20"/>
              </w:rPr>
              <w:t>*</w:t>
            </w:r>
          </w:p>
        </w:tc>
        <w:tc>
          <w:tcPr>
            <w:tcW w:w="718" w:type="dxa"/>
            <w:vAlign w:val="bottom"/>
          </w:tcPr>
          <w:p w14:paraId="14D864F8" w14:textId="32E70EBD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rFonts w:ascii="Calibri" w:hAnsi="Calibri" w:cs="Calibri"/>
                <w:color w:val="000000"/>
                <w:sz w:val="20"/>
              </w:rPr>
              <w:t>0.059</w:t>
            </w:r>
          </w:p>
        </w:tc>
        <w:tc>
          <w:tcPr>
            <w:tcW w:w="718" w:type="dxa"/>
            <w:vAlign w:val="bottom"/>
          </w:tcPr>
          <w:p w14:paraId="4CA631DE" w14:textId="5536B993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rFonts w:ascii="Calibri" w:hAnsi="Calibri" w:cs="Calibri"/>
                <w:color w:val="000000"/>
                <w:sz w:val="20"/>
              </w:rPr>
              <w:t>0.059</w:t>
            </w:r>
          </w:p>
        </w:tc>
        <w:tc>
          <w:tcPr>
            <w:tcW w:w="828" w:type="dxa"/>
            <w:vAlign w:val="bottom"/>
          </w:tcPr>
          <w:p w14:paraId="1ED3FF32" w14:textId="4F34B8F3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rFonts w:ascii="Calibri" w:hAnsi="Calibri" w:cs="Calibri"/>
                <w:color w:val="000000"/>
                <w:sz w:val="20"/>
              </w:rPr>
              <w:t>0.099</w:t>
            </w:r>
            <w:r w:rsidR="00824621" w:rsidRPr="00F87AAC">
              <w:rPr>
                <w:rFonts w:ascii="Calibri" w:hAnsi="Calibri" w:cs="Calibri"/>
                <w:color w:val="000000"/>
                <w:sz w:val="20"/>
              </w:rPr>
              <w:t>*</w:t>
            </w:r>
          </w:p>
        </w:tc>
        <w:tc>
          <w:tcPr>
            <w:tcW w:w="828" w:type="dxa"/>
            <w:vAlign w:val="bottom"/>
          </w:tcPr>
          <w:p w14:paraId="45F1EA12" w14:textId="2E64EE79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rFonts w:ascii="Calibri" w:hAnsi="Calibri" w:cs="Calibri"/>
                <w:color w:val="000000"/>
                <w:sz w:val="20"/>
              </w:rPr>
              <w:t>0.058</w:t>
            </w:r>
            <w:r w:rsidR="00824621" w:rsidRPr="00F87AAC">
              <w:rPr>
                <w:rFonts w:ascii="Calibri" w:hAnsi="Calibri" w:cs="Calibri"/>
                <w:color w:val="000000"/>
                <w:sz w:val="20"/>
              </w:rPr>
              <w:t>*</w:t>
            </w:r>
          </w:p>
        </w:tc>
        <w:tc>
          <w:tcPr>
            <w:tcW w:w="718" w:type="dxa"/>
            <w:vAlign w:val="bottom"/>
          </w:tcPr>
          <w:p w14:paraId="6CAD8443" w14:textId="0416A36B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rFonts w:ascii="Calibri" w:hAnsi="Calibri" w:cs="Calibri"/>
                <w:color w:val="000000"/>
                <w:sz w:val="20"/>
              </w:rPr>
              <w:t>0.066</w:t>
            </w:r>
          </w:p>
        </w:tc>
        <w:tc>
          <w:tcPr>
            <w:tcW w:w="828" w:type="dxa"/>
            <w:vAlign w:val="bottom"/>
          </w:tcPr>
          <w:p w14:paraId="57B7E25E" w14:textId="1E5A009A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rFonts w:ascii="Calibri" w:hAnsi="Calibri" w:cs="Calibri"/>
                <w:color w:val="000000"/>
                <w:sz w:val="20"/>
              </w:rPr>
              <w:t>0.251</w:t>
            </w:r>
            <w:r w:rsidR="00824621" w:rsidRPr="00F87AAC">
              <w:rPr>
                <w:rFonts w:ascii="Calibri" w:hAnsi="Calibri" w:cs="Calibri"/>
                <w:color w:val="000000"/>
                <w:sz w:val="20"/>
              </w:rPr>
              <w:t>*</w:t>
            </w:r>
          </w:p>
        </w:tc>
        <w:tc>
          <w:tcPr>
            <w:tcW w:w="718" w:type="dxa"/>
            <w:vAlign w:val="bottom"/>
          </w:tcPr>
          <w:p w14:paraId="44741CDF" w14:textId="77777777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</w:p>
        </w:tc>
      </w:tr>
      <w:tr w:rsidR="00CF1127" w14:paraId="0F849811" w14:textId="77777777" w:rsidTr="001822B7">
        <w:tc>
          <w:tcPr>
            <w:tcW w:w="1134" w:type="dxa"/>
            <w:tcBorders>
              <w:bottom w:val="single" w:sz="4" w:space="0" w:color="auto"/>
            </w:tcBorders>
          </w:tcPr>
          <w:p w14:paraId="3FBEDCA7" w14:textId="6E1F73AD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sz w:val="20"/>
              </w:rPr>
              <w:t>CLP</w:t>
            </w:r>
            <w:r w:rsidR="00D8235A" w:rsidRPr="00F87AAC">
              <w:rPr>
                <w:sz w:val="20"/>
              </w:rPr>
              <w:t xml:space="preserve"> (2)</w:t>
            </w:r>
          </w:p>
        </w:tc>
        <w:tc>
          <w:tcPr>
            <w:tcW w:w="828" w:type="dxa"/>
            <w:tcBorders>
              <w:bottom w:val="single" w:sz="4" w:space="0" w:color="auto"/>
            </w:tcBorders>
            <w:vAlign w:val="bottom"/>
          </w:tcPr>
          <w:p w14:paraId="1823B8E1" w14:textId="5A64A6FD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rFonts w:ascii="Calibri" w:hAnsi="Calibri" w:cs="Calibri"/>
                <w:color w:val="000000"/>
                <w:sz w:val="20"/>
              </w:rPr>
              <w:t>0.303</w:t>
            </w:r>
          </w:p>
        </w:tc>
        <w:tc>
          <w:tcPr>
            <w:tcW w:w="828" w:type="dxa"/>
            <w:tcBorders>
              <w:bottom w:val="single" w:sz="4" w:space="0" w:color="auto"/>
            </w:tcBorders>
            <w:vAlign w:val="bottom"/>
          </w:tcPr>
          <w:p w14:paraId="2D784AC9" w14:textId="62672AC6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rFonts w:ascii="Calibri" w:hAnsi="Calibri" w:cs="Calibri"/>
                <w:color w:val="000000"/>
                <w:sz w:val="20"/>
              </w:rPr>
              <w:t>0.086</w:t>
            </w:r>
          </w:p>
        </w:tc>
        <w:tc>
          <w:tcPr>
            <w:tcW w:w="828" w:type="dxa"/>
            <w:tcBorders>
              <w:bottom w:val="single" w:sz="4" w:space="0" w:color="auto"/>
            </w:tcBorders>
            <w:vAlign w:val="bottom"/>
          </w:tcPr>
          <w:p w14:paraId="7AD9B996" w14:textId="2AE0D93B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rFonts w:ascii="Calibri" w:hAnsi="Calibri" w:cs="Calibri"/>
                <w:color w:val="000000"/>
                <w:sz w:val="20"/>
              </w:rPr>
              <w:t>0.026</w:t>
            </w:r>
          </w:p>
        </w:tc>
        <w:tc>
          <w:tcPr>
            <w:tcW w:w="828" w:type="dxa"/>
            <w:tcBorders>
              <w:bottom w:val="single" w:sz="4" w:space="0" w:color="auto"/>
            </w:tcBorders>
            <w:vAlign w:val="bottom"/>
          </w:tcPr>
          <w:p w14:paraId="0DB1B505" w14:textId="0EFA641C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rFonts w:ascii="Calibri" w:hAnsi="Calibri" w:cs="Calibri"/>
                <w:color w:val="000000"/>
                <w:sz w:val="20"/>
              </w:rPr>
              <w:t>0.078</w:t>
            </w:r>
          </w:p>
        </w:tc>
        <w:tc>
          <w:tcPr>
            <w:tcW w:w="828" w:type="dxa"/>
            <w:tcBorders>
              <w:bottom w:val="single" w:sz="4" w:space="0" w:color="auto"/>
            </w:tcBorders>
            <w:vAlign w:val="bottom"/>
          </w:tcPr>
          <w:p w14:paraId="757A284D" w14:textId="36DF3813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rFonts w:ascii="Calibri" w:hAnsi="Calibri" w:cs="Calibri"/>
                <w:color w:val="000000"/>
                <w:sz w:val="20"/>
              </w:rPr>
              <w:t>0.070</w:t>
            </w:r>
          </w:p>
        </w:tc>
        <w:tc>
          <w:tcPr>
            <w:tcW w:w="828" w:type="dxa"/>
            <w:tcBorders>
              <w:bottom w:val="single" w:sz="4" w:space="0" w:color="auto"/>
            </w:tcBorders>
            <w:vAlign w:val="bottom"/>
          </w:tcPr>
          <w:p w14:paraId="6A69079C" w14:textId="2C7709B2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rFonts w:ascii="Calibri" w:hAnsi="Calibri" w:cs="Calibri"/>
                <w:color w:val="000000"/>
                <w:sz w:val="20"/>
              </w:rPr>
              <w:t>0.273</w:t>
            </w:r>
          </w:p>
        </w:tc>
        <w:tc>
          <w:tcPr>
            <w:tcW w:w="718" w:type="dxa"/>
            <w:tcBorders>
              <w:bottom w:val="single" w:sz="4" w:space="0" w:color="auto"/>
            </w:tcBorders>
            <w:vAlign w:val="bottom"/>
          </w:tcPr>
          <w:p w14:paraId="5A55CC67" w14:textId="6DBBAE81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rFonts w:ascii="Calibri" w:hAnsi="Calibri" w:cs="Calibri"/>
                <w:color w:val="000000"/>
                <w:sz w:val="20"/>
              </w:rPr>
              <w:t>0.000</w:t>
            </w:r>
          </w:p>
        </w:tc>
        <w:tc>
          <w:tcPr>
            <w:tcW w:w="718" w:type="dxa"/>
            <w:tcBorders>
              <w:bottom w:val="single" w:sz="4" w:space="0" w:color="auto"/>
            </w:tcBorders>
            <w:vAlign w:val="bottom"/>
          </w:tcPr>
          <w:p w14:paraId="288F785E" w14:textId="54227795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rFonts w:ascii="Calibri" w:hAnsi="Calibri" w:cs="Calibri"/>
                <w:color w:val="000000"/>
                <w:sz w:val="20"/>
              </w:rPr>
              <w:t>0.000</w:t>
            </w:r>
          </w:p>
        </w:tc>
        <w:tc>
          <w:tcPr>
            <w:tcW w:w="828" w:type="dxa"/>
            <w:tcBorders>
              <w:bottom w:val="single" w:sz="4" w:space="0" w:color="auto"/>
            </w:tcBorders>
            <w:vAlign w:val="bottom"/>
          </w:tcPr>
          <w:p w14:paraId="230965AC" w14:textId="49527E8C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rFonts w:ascii="Calibri" w:hAnsi="Calibri" w:cs="Calibri"/>
                <w:color w:val="000000"/>
                <w:sz w:val="20"/>
              </w:rPr>
              <w:t>0.084</w:t>
            </w:r>
          </w:p>
        </w:tc>
        <w:tc>
          <w:tcPr>
            <w:tcW w:w="828" w:type="dxa"/>
            <w:tcBorders>
              <w:bottom w:val="single" w:sz="4" w:space="0" w:color="auto"/>
            </w:tcBorders>
            <w:vAlign w:val="bottom"/>
          </w:tcPr>
          <w:p w14:paraId="3A8E41D0" w14:textId="7CCD9E84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rFonts w:ascii="Calibri" w:hAnsi="Calibri" w:cs="Calibri"/>
                <w:color w:val="000000"/>
                <w:sz w:val="20"/>
              </w:rPr>
              <w:t>0.084</w:t>
            </w:r>
          </w:p>
        </w:tc>
        <w:tc>
          <w:tcPr>
            <w:tcW w:w="718" w:type="dxa"/>
            <w:tcBorders>
              <w:bottom w:val="single" w:sz="4" w:space="0" w:color="auto"/>
            </w:tcBorders>
            <w:vAlign w:val="bottom"/>
          </w:tcPr>
          <w:p w14:paraId="7E7FA997" w14:textId="7747301A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rFonts w:ascii="Calibri" w:hAnsi="Calibri" w:cs="Calibri"/>
                <w:color w:val="000000"/>
                <w:sz w:val="20"/>
              </w:rPr>
              <w:t>0.000</w:t>
            </w:r>
          </w:p>
        </w:tc>
        <w:tc>
          <w:tcPr>
            <w:tcW w:w="828" w:type="dxa"/>
            <w:tcBorders>
              <w:bottom w:val="single" w:sz="4" w:space="0" w:color="auto"/>
            </w:tcBorders>
            <w:vAlign w:val="bottom"/>
          </w:tcPr>
          <w:p w14:paraId="029A0EAE" w14:textId="010D42EB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rFonts w:ascii="Calibri" w:hAnsi="Calibri" w:cs="Calibri"/>
                <w:color w:val="000000"/>
                <w:sz w:val="20"/>
              </w:rPr>
              <w:t>0.386</w:t>
            </w:r>
          </w:p>
        </w:tc>
        <w:tc>
          <w:tcPr>
            <w:tcW w:w="718" w:type="dxa"/>
            <w:tcBorders>
              <w:bottom w:val="single" w:sz="4" w:space="0" w:color="auto"/>
            </w:tcBorders>
            <w:vAlign w:val="bottom"/>
          </w:tcPr>
          <w:p w14:paraId="6B31D065" w14:textId="74CCF361" w:rsidR="00CF1127" w:rsidRPr="00F87AAC" w:rsidRDefault="00CF1127" w:rsidP="0097432D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F87AAC">
              <w:rPr>
                <w:rFonts w:ascii="Calibri" w:hAnsi="Calibri" w:cs="Calibri"/>
                <w:color w:val="000000"/>
                <w:sz w:val="20"/>
              </w:rPr>
              <w:t>0.066</w:t>
            </w:r>
          </w:p>
        </w:tc>
      </w:tr>
    </w:tbl>
    <w:p w14:paraId="42C3D30F" w14:textId="1EE7ED11" w:rsidR="00F92AA5" w:rsidRPr="001822B7" w:rsidRDefault="00824621" w:rsidP="001822B7">
      <w:pPr>
        <w:pStyle w:val="ListParagraph"/>
        <w:spacing w:line="480" w:lineRule="auto"/>
        <w:rPr>
          <w:rFonts w:ascii="Times New Roman" w:hAnsi="Times New Roman" w:cs="Times New Roman"/>
          <w:bCs/>
          <w:sz w:val="24"/>
        </w:rPr>
      </w:pPr>
      <w:r w:rsidRPr="001822B7">
        <w:rPr>
          <w:rFonts w:ascii="Times New Roman" w:hAnsi="Times New Roman" w:cs="Times New Roman"/>
          <w:bCs/>
          <w:sz w:val="24"/>
        </w:rPr>
        <w:t>*</w:t>
      </w:r>
      <w:r w:rsidRPr="001822B7">
        <w:rPr>
          <w:rFonts w:ascii="Times New Roman" w:hAnsi="Times New Roman" w:cs="Times New Roman"/>
          <w:bCs/>
          <w:i/>
          <w:sz w:val="24"/>
        </w:rPr>
        <w:t>P</w:t>
      </w:r>
      <w:r w:rsidRPr="001822B7">
        <w:rPr>
          <w:rFonts w:ascii="Times New Roman" w:hAnsi="Times New Roman" w:cs="Times New Roman"/>
          <w:bCs/>
          <w:sz w:val="24"/>
        </w:rPr>
        <w:t xml:space="preserve">&lt;0.05 following </w:t>
      </w:r>
      <w:r w:rsidR="003D3DA3" w:rsidRPr="003D3DA3">
        <w:rPr>
          <w:rFonts w:ascii="Times New Roman" w:hAnsi="Times New Roman" w:cs="Times New Roman"/>
          <w:bCs/>
          <w:sz w:val="24"/>
        </w:rPr>
        <w:t xml:space="preserve">Benjamini–Yekutieli correction </w:t>
      </w:r>
      <w:r w:rsidR="003D3DA3">
        <w:rPr>
          <w:rFonts w:ascii="Times New Roman" w:hAnsi="Times New Roman" w:cs="Times New Roman"/>
          <w:bCs/>
          <w:sz w:val="24"/>
        </w:rPr>
        <w:fldChar w:fldCharType="begin"/>
      </w:r>
      <w:r w:rsidR="003D3DA3">
        <w:rPr>
          <w:rFonts w:ascii="Times New Roman" w:hAnsi="Times New Roman" w:cs="Times New Roman"/>
          <w:bCs/>
          <w:sz w:val="24"/>
        </w:rPr>
        <w:instrText xml:space="preserve"> ADDIN EN.CITE &lt;EndNote&gt;&lt;Cite&gt;&lt;Author&gt;Narum&lt;/Author&gt;&lt;Year&gt;2006&lt;/Year&gt;&lt;RecNum&gt;224&lt;/RecNum&gt;&lt;DisplayText&gt;(Narum 2006)&lt;/DisplayText&gt;&lt;record&gt;&lt;rec-number&gt;224&lt;/rec-number&gt;&lt;foreign-keys&gt;&lt;key app="EN" db-id="f05x5v0279e2x4efza759p5o2pvppd0d9xp9" timestamp="1566196321"&gt;224&lt;/key&gt;&lt;/foreign-keys&gt;&lt;ref-type name="Journal Article"&gt;17&lt;/ref-type&gt;&lt;contributors&gt;&lt;authors&gt;&lt;author&gt;Narum, Shawn R.&lt;/author&gt;&lt;/authors&gt;&lt;/contributors&gt;&lt;titles&gt;&lt;title&gt;Beyond Bonferroni: Less conservative analyses for conservation genetics&lt;/title&gt;&lt;secondary-title&gt;Conservation Genetics&lt;/secondary-title&gt;&lt;/titles&gt;&lt;periodical&gt;&lt;full-title&gt;Conservation Genetics&lt;/full-title&gt;&lt;/periodical&gt;&lt;pages&gt;783-787&lt;/pages&gt;&lt;volume&gt;7&lt;/volume&gt;&lt;keywords&gt;&lt;keyword&gt;Bonferroni&lt;/keyword&gt;&lt;keyword&gt;conservation genetics&lt;/keyword&gt;&lt;keyword&gt;false discovery rate&lt;/keyword&gt;&lt;keyword&gt;multiple comparison tests&lt;/keyword&gt;&lt;/keywords&gt;&lt;dates&gt;&lt;year&gt;2006&lt;/year&gt;&lt;/dates&gt;&lt;urls&gt;&lt;/urls&gt;&lt;/record&gt;&lt;/Cite&gt;&lt;/EndNote&gt;</w:instrText>
      </w:r>
      <w:r w:rsidR="003D3DA3">
        <w:rPr>
          <w:rFonts w:ascii="Times New Roman" w:hAnsi="Times New Roman" w:cs="Times New Roman"/>
          <w:bCs/>
          <w:sz w:val="24"/>
        </w:rPr>
        <w:fldChar w:fldCharType="separate"/>
      </w:r>
      <w:r w:rsidR="003D3DA3">
        <w:rPr>
          <w:rFonts w:ascii="Times New Roman" w:hAnsi="Times New Roman" w:cs="Times New Roman"/>
          <w:bCs/>
          <w:noProof/>
          <w:sz w:val="24"/>
        </w:rPr>
        <w:t>(Narum 2006)</w:t>
      </w:r>
      <w:r w:rsidR="003D3DA3">
        <w:rPr>
          <w:rFonts w:ascii="Times New Roman" w:hAnsi="Times New Roman" w:cs="Times New Roman"/>
          <w:bCs/>
          <w:sz w:val="24"/>
        </w:rPr>
        <w:fldChar w:fldCharType="end"/>
      </w:r>
      <w:r w:rsidR="003D3DA3" w:rsidRPr="003D3DA3">
        <w:rPr>
          <w:rFonts w:ascii="Times New Roman" w:hAnsi="Times New Roman" w:cs="Times New Roman"/>
          <w:bCs/>
          <w:sz w:val="24"/>
        </w:rPr>
        <w:t xml:space="preserve"> for simultaneous</w:t>
      </w:r>
      <w:r w:rsidR="003D3DA3">
        <w:rPr>
          <w:rFonts w:ascii="Times New Roman" w:hAnsi="Times New Roman" w:cs="Times New Roman"/>
          <w:bCs/>
          <w:sz w:val="24"/>
        </w:rPr>
        <w:t xml:space="preserve"> </w:t>
      </w:r>
      <w:r w:rsidR="003D3DA3" w:rsidRPr="003D3DA3">
        <w:rPr>
          <w:rFonts w:ascii="Times New Roman" w:hAnsi="Times New Roman" w:cs="Times New Roman"/>
          <w:bCs/>
          <w:sz w:val="24"/>
        </w:rPr>
        <w:t>tests</w:t>
      </w:r>
    </w:p>
    <w:p w14:paraId="71142602" w14:textId="195E4109" w:rsidR="00F87AAC" w:rsidRDefault="00F87AAC">
      <w:pPr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br w:type="page"/>
      </w:r>
    </w:p>
    <w:p w14:paraId="0F8A94A9" w14:textId="19AE9744" w:rsidR="001D17E5" w:rsidRDefault="00F92AA5" w:rsidP="0097432D">
      <w:pPr>
        <w:spacing w:line="480" w:lineRule="auto"/>
        <w:rPr>
          <w:rFonts w:ascii="Times New Roman" w:hAnsi="Times New Roman" w:cs="Times New Roman"/>
          <w:bCs/>
          <w:sz w:val="24"/>
        </w:rPr>
      </w:pPr>
      <w:r w:rsidRPr="001822B7">
        <w:rPr>
          <w:rFonts w:ascii="Times New Roman" w:hAnsi="Times New Roman" w:cs="Times New Roman"/>
          <w:b/>
          <w:bCs/>
          <w:noProof/>
          <w:sz w:val="24"/>
          <w:lang w:val="en-US"/>
        </w:rPr>
        <w:lastRenderedPageBreak/>
        <w:drawing>
          <wp:anchor distT="0" distB="0" distL="114300" distR="114300" simplePos="0" relativeHeight="251659264" behindDoc="1" locked="0" layoutInCell="1" allowOverlap="1" wp14:anchorId="6EDCE9A3" wp14:editId="3EBE6F5E">
            <wp:simplePos x="0" y="0"/>
            <wp:positionH relativeFrom="margin">
              <wp:posOffset>0</wp:posOffset>
            </wp:positionH>
            <wp:positionV relativeFrom="paragraph">
              <wp:posOffset>-46990</wp:posOffset>
            </wp:positionV>
            <wp:extent cx="5731510" cy="3515360"/>
            <wp:effectExtent l="0" t="0" r="0" b="2540"/>
            <wp:wrapTight wrapText="bothSides">
              <wp:wrapPolygon edited="0">
                <wp:start x="0" y="0"/>
                <wp:lineTo x="0" y="21538"/>
                <wp:lineTo x="21538" y="21538"/>
                <wp:lineTo x="21538" y="0"/>
                <wp:lineTo x="0" y="0"/>
              </wp:wrapPolygon>
            </wp:wrapTight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Figure 2.jpg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51536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681748" w:rsidRPr="00647B46">
        <w:rPr>
          <w:rFonts w:ascii="Times New Roman" w:hAnsi="Times New Roman" w:cs="Times New Roman"/>
          <w:b/>
          <w:sz w:val="24"/>
        </w:rPr>
        <w:t xml:space="preserve">Figure </w:t>
      </w:r>
      <w:r w:rsidR="00681748">
        <w:rPr>
          <w:rFonts w:ascii="Times New Roman" w:hAnsi="Times New Roman" w:cs="Times New Roman"/>
          <w:b/>
          <w:sz w:val="24"/>
        </w:rPr>
        <w:t>S1</w:t>
      </w:r>
      <w:r w:rsidR="00681748" w:rsidRPr="00647B46">
        <w:rPr>
          <w:rFonts w:ascii="Times New Roman" w:hAnsi="Times New Roman" w:cs="Times New Roman"/>
          <w:b/>
          <w:sz w:val="24"/>
        </w:rPr>
        <w:t>.</w:t>
      </w:r>
      <w:r w:rsidR="00681748">
        <w:rPr>
          <w:rFonts w:ascii="Times New Roman" w:hAnsi="Times New Roman" w:cs="Times New Roman"/>
          <w:bCs/>
          <w:sz w:val="24"/>
        </w:rPr>
        <w:t xml:space="preserve"> The main colony of masked boobies on </w:t>
      </w:r>
      <w:r w:rsidR="00681748" w:rsidRPr="007C55E8">
        <w:rPr>
          <w:rFonts w:ascii="Times New Roman" w:hAnsi="Times New Roman" w:cs="Times New Roman"/>
          <w:bCs/>
          <w:sz w:val="24"/>
        </w:rPr>
        <w:t>Bedout Island</w:t>
      </w:r>
      <w:r w:rsidR="00681748">
        <w:rPr>
          <w:rFonts w:ascii="Times New Roman" w:hAnsi="Times New Roman" w:cs="Times New Roman"/>
          <w:bCs/>
          <w:sz w:val="24"/>
        </w:rPr>
        <w:t xml:space="preserve"> in November 2016 (top panel), and adult </w:t>
      </w:r>
      <w:r w:rsidR="00681748" w:rsidRPr="001018B8">
        <w:rPr>
          <w:rFonts w:ascii="Times New Roman" w:hAnsi="Times New Roman" w:cs="Times New Roman"/>
          <w:bCs/>
          <w:sz w:val="24"/>
        </w:rPr>
        <w:t>masked boob</w:t>
      </w:r>
      <w:r w:rsidR="00681748">
        <w:rPr>
          <w:rFonts w:ascii="Times New Roman" w:hAnsi="Times New Roman" w:cs="Times New Roman"/>
          <w:bCs/>
          <w:sz w:val="24"/>
        </w:rPr>
        <w:t>ies roosting on the eastern shore of Bedout Island (bottom panel).</w:t>
      </w:r>
    </w:p>
    <w:p w14:paraId="4AF781C5" w14:textId="3EC5B56A" w:rsidR="00F87AAC" w:rsidRDefault="00F87AAC" w:rsidP="0097432D">
      <w:pPr>
        <w:spacing w:line="480" w:lineRule="auto"/>
        <w:rPr>
          <w:rFonts w:ascii="Times New Roman" w:hAnsi="Times New Roman" w:cs="Times New Roman"/>
          <w:b/>
          <w:sz w:val="24"/>
        </w:rPr>
      </w:pPr>
    </w:p>
    <w:p w14:paraId="41CD7DCC" w14:textId="3E45DFAE" w:rsidR="00F87AAC" w:rsidRDefault="00F87AAC">
      <w:pPr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br w:type="page"/>
      </w:r>
    </w:p>
    <w:p w14:paraId="08D93E3D" w14:textId="37B41136" w:rsidR="001D17E5" w:rsidRDefault="00491B3F" w:rsidP="0097432D">
      <w:pPr>
        <w:spacing w:line="480" w:lineRule="auto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noProof/>
          <w:sz w:val="24"/>
        </w:rPr>
        <w:lastRenderedPageBreak/>
        <w:drawing>
          <wp:inline distT="0" distB="0" distL="0" distR="0" wp14:anchorId="1205116C" wp14:editId="02709180">
            <wp:extent cx="5621572" cy="7514713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MorphologyPlot_220819.ai"/>
                    <pic:cNvPicPr/>
                  </pic:nvPicPr>
                  <pic:blipFill rotWithShape="1">
                    <a:blip r:embed="rId9"/>
                    <a:srcRect l="26505" t="4909" r="28543" b="10052"/>
                    <a:stretch/>
                  </pic:blipFill>
                  <pic:spPr bwMode="auto">
                    <a:xfrm>
                      <a:off x="0" y="0"/>
                      <a:ext cx="5641474" cy="754131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2E0AA58" w14:textId="59EDC0FA" w:rsidR="00A27614" w:rsidRDefault="001D17E5" w:rsidP="0097432D">
      <w:pPr>
        <w:spacing w:line="480" w:lineRule="auto"/>
        <w:rPr>
          <w:rFonts w:ascii="Times New Roman" w:hAnsi="Times New Roman" w:cs="Times New Roman"/>
          <w:sz w:val="24"/>
        </w:rPr>
      </w:pPr>
      <w:r w:rsidRPr="00F31ED7">
        <w:rPr>
          <w:rFonts w:ascii="Times New Roman" w:hAnsi="Times New Roman" w:cs="Times New Roman"/>
          <w:b/>
          <w:sz w:val="24"/>
        </w:rPr>
        <w:t xml:space="preserve">Figure </w:t>
      </w:r>
      <w:r w:rsidR="00681748">
        <w:rPr>
          <w:rFonts w:ascii="Times New Roman" w:hAnsi="Times New Roman" w:cs="Times New Roman"/>
          <w:b/>
          <w:sz w:val="24"/>
        </w:rPr>
        <w:t>S2</w:t>
      </w:r>
      <w:r w:rsidRPr="00F31ED7">
        <w:rPr>
          <w:rFonts w:ascii="Times New Roman" w:hAnsi="Times New Roman" w:cs="Times New Roman"/>
          <w:b/>
          <w:sz w:val="24"/>
        </w:rPr>
        <w:t>.</w:t>
      </w:r>
      <w:r w:rsidRPr="00C33B6E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 xml:space="preserve">Wing length and culmen length in </w:t>
      </w:r>
      <w:r>
        <w:rPr>
          <w:rFonts w:ascii="Times New Roman" w:hAnsi="Times New Roman" w:cs="Times New Roman"/>
          <w:i/>
          <w:sz w:val="24"/>
        </w:rPr>
        <w:t>Sula dactylatra bedouti</w:t>
      </w:r>
      <w:r w:rsidR="00CA0DC3">
        <w:rPr>
          <w:rFonts w:ascii="Times New Roman" w:hAnsi="Times New Roman" w:cs="Times New Roman"/>
          <w:i/>
          <w:sz w:val="24"/>
        </w:rPr>
        <w:t xml:space="preserve"> </w:t>
      </w:r>
      <w:r w:rsidR="00CA0DC3">
        <w:rPr>
          <w:rFonts w:ascii="Times New Roman" w:hAnsi="Times New Roman" w:cs="Times New Roman"/>
          <w:sz w:val="24"/>
        </w:rPr>
        <w:t>(Bedout Island)</w:t>
      </w:r>
      <w:r>
        <w:rPr>
          <w:rFonts w:ascii="Times New Roman" w:hAnsi="Times New Roman" w:cs="Times New Roman"/>
          <w:sz w:val="24"/>
        </w:rPr>
        <w:t xml:space="preserve"> and </w:t>
      </w:r>
      <w:r>
        <w:rPr>
          <w:rFonts w:ascii="Times New Roman" w:hAnsi="Times New Roman" w:cs="Times New Roman"/>
          <w:i/>
          <w:sz w:val="24"/>
        </w:rPr>
        <w:t>S. d. personata</w:t>
      </w:r>
      <w:r w:rsidR="00CA0DC3">
        <w:rPr>
          <w:rFonts w:ascii="Times New Roman" w:hAnsi="Times New Roman" w:cs="Times New Roman"/>
          <w:i/>
          <w:sz w:val="24"/>
        </w:rPr>
        <w:t xml:space="preserve"> </w:t>
      </w:r>
      <w:r w:rsidR="00CA0DC3">
        <w:rPr>
          <w:rFonts w:ascii="Times New Roman" w:hAnsi="Times New Roman" w:cs="Times New Roman"/>
          <w:sz w:val="24"/>
        </w:rPr>
        <w:t>(Raine Island)</w:t>
      </w:r>
      <w:r>
        <w:rPr>
          <w:rFonts w:ascii="Times New Roman" w:hAnsi="Times New Roman" w:cs="Times New Roman"/>
          <w:sz w:val="24"/>
        </w:rPr>
        <w:t xml:space="preserve"> from this and previous studies</w:t>
      </w:r>
      <w:r w:rsidR="00133264">
        <w:rPr>
          <w:rFonts w:ascii="Times New Roman" w:hAnsi="Times New Roman" w:cs="Times New Roman"/>
          <w:sz w:val="24"/>
        </w:rPr>
        <w:t xml:space="preserve"> </w:t>
      </w:r>
      <w:r w:rsidR="00133264" w:rsidRPr="00B76FF7">
        <w:rPr>
          <w:rFonts w:ascii="Times New Roman" w:hAnsi="Times New Roman" w:cs="Times New Roman"/>
          <w:sz w:val="24"/>
        </w:rPr>
        <w:fldChar w:fldCharType="begin">
          <w:fldData xml:space="preserve">PEVuZE5vdGU+PENpdGU+PEF1dGhvcj5QaXRtYW48L0F1dGhvcj48WWVhcj4xOTk4PC9ZZWFyPjxS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</w:fldData>
        </w:fldChar>
      </w:r>
      <w:r w:rsidR="009F72F4">
        <w:rPr>
          <w:rFonts w:ascii="Times New Roman" w:hAnsi="Times New Roman" w:cs="Times New Roman"/>
          <w:sz w:val="24"/>
        </w:rPr>
        <w:instrText xml:space="preserve"> ADDIN EN.CITE </w:instrText>
      </w:r>
      <w:r w:rsidR="009F72F4">
        <w:rPr>
          <w:rFonts w:ascii="Times New Roman" w:hAnsi="Times New Roman" w:cs="Times New Roman"/>
          <w:sz w:val="24"/>
        </w:rPr>
        <w:fldChar w:fldCharType="begin">
          <w:fldData xml:space="preserve">PEVuZE5vdGU+PENpdGU+PEF1dGhvcj5QaXRtYW48L0F1dGhvcj48WWVhcj4xOTk4PC9ZZWFyPjxS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</w:fldData>
        </w:fldChar>
      </w:r>
      <w:r w:rsidR="009F72F4">
        <w:rPr>
          <w:rFonts w:ascii="Times New Roman" w:hAnsi="Times New Roman" w:cs="Times New Roman"/>
          <w:sz w:val="24"/>
        </w:rPr>
        <w:instrText xml:space="preserve"> ADDIN EN.CITE.DATA </w:instrText>
      </w:r>
      <w:r w:rsidR="009F72F4">
        <w:rPr>
          <w:rFonts w:ascii="Times New Roman" w:hAnsi="Times New Roman" w:cs="Times New Roman"/>
          <w:sz w:val="24"/>
        </w:rPr>
      </w:r>
      <w:r w:rsidR="009F72F4">
        <w:rPr>
          <w:rFonts w:ascii="Times New Roman" w:hAnsi="Times New Roman" w:cs="Times New Roman"/>
          <w:sz w:val="24"/>
        </w:rPr>
        <w:fldChar w:fldCharType="end"/>
      </w:r>
      <w:r w:rsidR="00133264" w:rsidRPr="00B76FF7">
        <w:rPr>
          <w:rFonts w:ascii="Times New Roman" w:hAnsi="Times New Roman" w:cs="Times New Roman"/>
          <w:sz w:val="24"/>
        </w:rPr>
      </w:r>
      <w:r w:rsidR="00133264" w:rsidRPr="00B76FF7">
        <w:rPr>
          <w:rFonts w:ascii="Times New Roman" w:hAnsi="Times New Roman" w:cs="Times New Roman"/>
          <w:sz w:val="24"/>
        </w:rPr>
        <w:fldChar w:fldCharType="separate"/>
      </w:r>
      <w:r w:rsidR="009F72F4">
        <w:rPr>
          <w:rFonts w:ascii="Times New Roman" w:hAnsi="Times New Roman" w:cs="Times New Roman"/>
          <w:noProof/>
          <w:sz w:val="24"/>
        </w:rPr>
        <w:t>(Bailey 1966; Marchant and Higgins 1990; O'Brien and Davies 1990; Pitman and Jehl 1998)</w:t>
      </w:r>
      <w:r w:rsidR="00133264" w:rsidRPr="00B76FF7">
        <w:rPr>
          <w:rFonts w:ascii="Times New Roman" w:hAnsi="Times New Roman" w:cs="Times New Roman"/>
          <w:sz w:val="24"/>
        </w:rPr>
        <w:fldChar w:fldCharType="end"/>
      </w:r>
      <w:r>
        <w:rPr>
          <w:rFonts w:ascii="Times New Roman" w:hAnsi="Times New Roman" w:cs="Times New Roman"/>
          <w:sz w:val="24"/>
        </w:rPr>
        <w:t xml:space="preserve">. Error bars reflect standard </w:t>
      </w:r>
      <w:r>
        <w:rPr>
          <w:rFonts w:ascii="Times New Roman" w:hAnsi="Times New Roman" w:cs="Times New Roman"/>
          <w:sz w:val="24"/>
        </w:rPr>
        <w:lastRenderedPageBreak/>
        <w:t>deviations</w:t>
      </w:r>
      <w:r w:rsidR="00572B23">
        <w:rPr>
          <w:rFonts w:ascii="Times New Roman" w:hAnsi="Times New Roman" w:cs="Times New Roman"/>
          <w:sz w:val="24"/>
        </w:rPr>
        <w:t xml:space="preserve"> (not reported for all studies)</w:t>
      </w:r>
      <w:r>
        <w:rPr>
          <w:rFonts w:ascii="Times New Roman" w:hAnsi="Times New Roman" w:cs="Times New Roman"/>
          <w:sz w:val="24"/>
        </w:rPr>
        <w:t>.</w:t>
      </w:r>
      <w:r w:rsidR="00EF35E9">
        <w:rPr>
          <w:rFonts w:ascii="Times New Roman" w:hAnsi="Times New Roman" w:cs="Times New Roman"/>
          <w:sz w:val="24"/>
        </w:rPr>
        <w:t xml:space="preserve"> Sexes are depicted separately.</w:t>
      </w:r>
      <w:r w:rsidR="00572B23">
        <w:rPr>
          <w:rFonts w:ascii="Times New Roman" w:hAnsi="Times New Roman" w:cs="Times New Roman"/>
          <w:sz w:val="24"/>
        </w:rPr>
        <w:t xml:space="preserve"> Marchant and Higgins </w:t>
      </w:r>
      <w:r w:rsidR="001C2E5F">
        <w:rPr>
          <w:rFonts w:ascii="Times New Roman" w:hAnsi="Times New Roman" w:cs="Times New Roman"/>
          <w:sz w:val="24"/>
        </w:rPr>
        <w:fldChar w:fldCharType="begin"/>
      </w:r>
      <w:r w:rsidR="006F7423">
        <w:rPr>
          <w:rFonts w:ascii="Times New Roman" w:hAnsi="Times New Roman" w:cs="Times New Roman"/>
          <w:sz w:val="24"/>
        </w:rPr>
        <w:instrText xml:space="preserve"> ADDIN EN.CITE &lt;EndNote&gt;&lt;Cite ExcludeAuth="1"&gt;&lt;Author&gt;Marchant&lt;/Author&gt;&lt;Year&gt;1990&lt;/Year&gt;&lt;RecNum&gt;206&lt;/RecNum&gt;&lt;DisplayText&gt;(1990)&lt;/DisplayText&gt;&lt;record&gt;&lt;rec-number&gt;206&lt;/rec-number&gt;&lt;foreign-keys&gt;&lt;key app="EN" db-id="f05x5v0279e2x4efza759p5o2pvppd0d9xp9" timestamp="0"&gt;206&lt;/key&gt;&lt;/foreign-keys&gt;&lt;ref-type name="Book"&gt;6&lt;/ref-type&gt;&lt;contributors&gt;&lt;authors&gt;&lt;author&gt;Marchant, Stephen&lt;/author&gt;&lt;author&gt;Higgins, Peter Jeffrey&lt;/author&gt;&lt;/authors&gt;&lt;/contributors&gt;&lt;titles&gt;&lt;title&gt;Handbook of Australian, New Zealand &amp;amp; Antarctic birds&lt;/title&gt;&lt;secondary-title&gt;Ratites to ducks; Part B, Australian pelicans to ducks&lt;/secondary-title&gt;&lt;/titles&gt;&lt;volume&gt;1&lt;/volume&gt;&lt;section&gt;763-772&lt;/section&gt;&lt;dates&gt;&lt;year&gt;1990&lt;/year&gt;&lt;/dates&gt;&lt;pub-location&gt;Melbourne&lt;/pub-location&gt;&lt;publisher&gt;Oxford University Press&lt;/publisher&gt;&lt;isbn&gt;0195558847&lt;/isbn&gt;&lt;urls&gt;&lt;/urls&gt;&lt;/record&gt;&lt;/Cite&gt;&lt;/EndNote&gt;</w:instrText>
      </w:r>
      <w:r w:rsidR="001C2E5F">
        <w:rPr>
          <w:rFonts w:ascii="Times New Roman" w:hAnsi="Times New Roman" w:cs="Times New Roman"/>
          <w:sz w:val="24"/>
        </w:rPr>
        <w:fldChar w:fldCharType="separate"/>
      </w:r>
      <w:r w:rsidR="001C2E5F">
        <w:rPr>
          <w:rFonts w:ascii="Times New Roman" w:hAnsi="Times New Roman" w:cs="Times New Roman"/>
          <w:noProof/>
          <w:sz w:val="24"/>
        </w:rPr>
        <w:t>(1990)</w:t>
      </w:r>
      <w:r w:rsidR="001C2E5F">
        <w:rPr>
          <w:rFonts w:ascii="Times New Roman" w:hAnsi="Times New Roman" w:cs="Times New Roman"/>
          <w:sz w:val="24"/>
        </w:rPr>
        <w:fldChar w:fldCharType="end"/>
      </w:r>
      <w:r w:rsidR="00A27614">
        <w:rPr>
          <w:rFonts w:ascii="Times New Roman" w:hAnsi="Times New Roman" w:cs="Times New Roman"/>
          <w:sz w:val="24"/>
        </w:rPr>
        <w:t xml:space="preserve"> </w:t>
      </w:r>
      <w:r w:rsidR="00572B23">
        <w:rPr>
          <w:rFonts w:ascii="Times New Roman" w:hAnsi="Times New Roman" w:cs="Times New Roman"/>
          <w:sz w:val="24"/>
        </w:rPr>
        <w:t>separately presented measurements from “museum” and “live” specimens, and reported here as such. Not all studies had measurements of both sexes</w:t>
      </w:r>
      <w:r w:rsidR="001C2E5F">
        <w:rPr>
          <w:rFonts w:ascii="Times New Roman" w:hAnsi="Times New Roman" w:cs="Times New Roman"/>
          <w:sz w:val="24"/>
        </w:rPr>
        <w:t>, or reported standard deviations</w:t>
      </w:r>
      <w:r w:rsidR="00572B23">
        <w:rPr>
          <w:rFonts w:ascii="Times New Roman" w:hAnsi="Times New Roman" w:cs="Times New Roman"/>
          <w:sz w:val="24"/>
        </w:rPr>
        <w:t>.</w:t>
      </w:r>
    </w:p>
    <w:p w14:paraId="1F62D902" w14:textId="5825BFCE" w:rsidR="00F87AAC" w:rsidRDefault="00F87AAC" w:rsidP="0097432D">
      <w:pPr>
        <w:spacing w:line="480" w:lineRule="auto"/>
        <w:rPr>
          <w:rFonts w:ascii="Times New Roman" w:hAnsi="Times New Roman" w:cs="Times New Roman"/>
          <w:sz w:val="24"/>
        </w:rPr>
      </w:pPr>
    </w:p>
    <w:p w14:paraId="19ABE9EC" w14:textId="5A4D9E87" w:rsidR="001D17E5" w:rsidRPr="00B50ECA" w:rsidRDefault="001D17E5" w:rsidP="00B50ECA">
      <w:pPr>
        <w:rPr>
          <w:rFonts w:ascii="Times New Roman" w:hAnsi="Times New Roman" w:cs="Times New Roman"/>
          <w:sz w:val="24"/>
        </w:rPr>
      </w:pPr>
      <w:bookmarkStart w:id="0" w:name="_GoBack"/>
      <w:bookmarkEnd w:id="0"/>
    </w:p>
    <w:sectPr w:rsidR="001D17E5" w:rsidRPr="00B50ECA" w:rsidSect="00E4426C">
      <w:headerReference w:type="even" r:id="rId10"/>
      <w:headerReference w:type="default" r:id="rId11"/>
      <w:footerReference w:type="even" r:id="rId12"/>
      <w:footerReference w:type="default" r:id="rId13"/>
      <w:headerReference w:type="first" r:id="rId14"/>
      <w:footerReference w:type="first" r:id="rId15"/>
      <w:pgSz w:w="11906" w:h="16838"/>
      <w:pgMar w:top="1440" w:right="1440" w:bottom="1440" w:left="1440" w:header="709" w:footer="709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D578DB1" w14:textId="77777777" w:rsidR="00F104A9" w:rsidRDefault="00F104A9" w:rsidP="00E4426C">
      <w:pPr>
        <w:spacing w:after="0" w:line="240" w:lineRule="auto"/>
      </w:pPr>
      <w:r>
        <w:separator/>
      </w:r>
    </w:p>
  </w:endnote>
  <w:endnote w:type="continuationSeparator" w:id="0">
    <w:p w14:paraId="12FAAEDC" w14:textId="77777777" w:rsidR="00F104A9" w:rsidRDefault="00F104A9" w:rsidP="00E4426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Rockwell">
    <w:panose1 w:val="02060603020205020403"/>
    <w:charset w:val="00"/>
    <w:family w:val="roman"/>
    <w:pitch w:val="variable"/>
    <w:sig w:usb0="00000007" w:usb1="00000000" w:usb2="00000000" w:usb3="00000000" w:csb0="00000003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Yu Mincho">
    <w:altName w:val="游明朝"/>
    <w:charset w:val="80"/>
    <w:family w:val="roman"/>
    <w:pitch w:val="variable"/>
    <w:sig w:usb0="800002E7" w:usb1="2AC7FCFF" w:usb2="00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-139429535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71CEE6FD" w14:textId="3F5EEFF0" w:rsidR="003A445F" w:rsidRDefault="003A445F" w:rsidP="00DE7346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4E00050F" w14:textId="77777777" w:rsidR="003A445F" w:rsidRDefault="003A445F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A71A886" w14:textId="0A40E323" w:rsidR="003A445F" w:rsidRDefault="003E5239" w:rsidP="00DE7346">
    <w:pPr>
      <w:pStyle w:val="Footer"/>
      <w:framePr w:wrap="none" w:vAnchor="text" w:hAnchor="margin" w:xAlign="center" w:y="1"/>
      <w:rPr>
        <w:rStyle w:val="PageNumber"/>
      </w:rPr>
    </w:pPr>
    <w:r>
      <w:rPr>
        <w:noProof/>
      </w:rPr>
      <mc:AlternateContent>
        <mc:Choice Requires="wps">
          <w:drawing>
            <wp:anchor distT="0" distB="0" distL="114300" distR="114300" simplePos="0" relativeHeight="251659264" behindDoc="0" locked="0" layoutInCell="0" allowOverlap="1" wp14:anchorId="76567600" wp14:editId="03DD4D15">
              <wp:simplePos x="0" y="0"/>
              <wp:positionH relativeFrom="page">
                <wp:posOffset>0</wp:posOffset>
              </wp:positionH>
              <wp:positionV relativeFrom="page">
                <wp:posOffset>10234930</wp:posOffset>
              </wp:positionV>
              <wp:extent cx="7560310" cy="266700"/>
              <wp:effectExtent l="0" t="0" r="0" b="0"/>
              <wp:wrapNone/>
              <wp:docPr id="1" name="MSIPCMf6234c35a738ffbad9be267d" descr="{&quot;HashCode&quot;:1561593418,&quot;Height&quot;:841.0,&quot;Width&quot;:595.0,&quot;Placement&quot;:&quot;Footer&quot;,&quot;Index&quot;:&quot;Primary&quot;,&quot;Section&quot;:1,&quot;Top&quot;:0.0,&quot;Left&quot;:0.0}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7560310" cy="266700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6350">
                            <a:solidFill>
                              <a:prstClr val="black"/>
                            </a:solidFill>
                          </a14:hiddenLine>
                        </a:ext>
                      </a:extLst>
                    </wps:spPr>
                    <wps:txbx>
                      <w:txbxContent>
                        <w:p w14:paraId="338C0C90" w14:textId="7ABEF9B4" w:rsidR="003E5239" w:rsidRPr="003E5239" w:rsidRDefault="003E5239" w:rsidP="003E5239">
                          <w:pPr>
                            <w:spacing w:after="0"/>
                            <w:rPr>
                              <w:rFonts w:ascii="Rockwell" w:hAnsi="Rockwell"/>
                              <w:color w:val="0078D7"/>
                              <w:sz w:val="18"/>
                            </w:rPr>
                          </w:pPr>
                          <w:r w:rsidRPr="003E5239">
                            <w:rPr>
                              <w:rFonts w:ascii="Rockwell" w:hAnsi="Rockwell"/>
                              <w:color w:val="0078D7"/>
                              <w:sz w:val="18"/>
                            </w:rPr>
                            <w:t>Information Classification: General</w:t>
                          </w:r>
                        </w:p>
                      </w:txbxContent>
                    </wps:txbx>
                    <wps:bodyPr rot="0" spcFirstLastPara="0" vertOverflow="overflow" horzOverflow="overflow" vert="horz" wrap="square" lIns="254000" tIns="0" rIns="91440" bIns="0" numCol="1" spcCol="0" rtlCol="0" fromWordArt="0" anchor="b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76567600" id="_x0000_t202" coordsize="21600,21600" o:spt="202" path="m,l,21600r21600,l21600,xe">
              <v:stroke joinstyle="miter"/>
              <v:path gradientshapeok="t" o:connecttype="rect"/>
            </v:shapetype>
            <v:shape id="MSIPCMf6234c35a738ffbad9be267d" o:spid="_x0000_s1026" type="#_x0000_t202" alt="{&quot;HashCode&quot;:1561593418,&quot;Height&quot;:841.0,&quot;Width&quot;:595.0,&quot;Placement&quot;:&quot;Footer&quot;,&quot;Index&quot;:&quot;Primary&quot;,&quot;Section&quot;:1,&quot;Top&quot;:0.0,&quot;Left&quot;:0.0}" style="position:absolute;margin-left:0;margin-top:805.9pt;width:595.3pt;height:21pt;z-index:251659264;visibility:visible;mso-wrap-style:square;mso-wrap-distance-left:9pt;mso-wrap-distance-top:0;mso-wrap-distance-right:9pt;mso-wrap-distance-bottom:0;mso-position-horizontal:absolute;mso-position-horizontal-relative:page;mso-position-vertical:absolute;mso-position-vertical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" o:allowincell="f" filled="f" stroked="f" strokeweight=".5pt">
              <v:fill o:detectmouseclick="t"/>
              <v:textbox inset="20pt,0,,0">
                <w:txbxContent>
                  <w:p w14:paraId="338C0C90" w14:textId="7ABEF9B4" w:rsidR="003E5239" w:rsidRPr="003E5239" w:rsidRDefault="003E5239" w:rsidP="003E5239">
                    <w:pPr>
                      <w:spacing w:after="0"/>
                      <w:rPr>
                        <w:rFonts w:ascii="Rockwell" w:hAnsi="Rockwell"/>
                        <w:color w:val="0078D7"/>
                        <w:sz w:val="18"/>
                      </w:rPr>
                    </w:pPr>
                    <w:r w:rsidRPr="003E5239">
                      <w:rPr>
                        <w:rFonts w:ascii="Rockwell" w:hAnsi="Rockwell"/>
                        <w:color w:val="0078D7"/>
                        <w:sz w:val="18"/>
                      </w:rPr>
                      <w:t>Information Classification: General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  <w:sdt>
      <w:sdtPr>
        <w:rPr>
          <w:rStyle w:val="PageNumber"/>
        </w:rPr>
        <w:id w:val="-1066720401"/>
        <w:docPartObj>
          <w:docPartGallery w:val="Page Numbers (Bottom of Page)"/>
          <w:docPartUnique/>
        </w:docPartObj>
      </w:sdtPr>
      <w:sdtEndPr>
        <w:rPr>
          <w:rStyle w:val="PageNumber"/>
        </w:rPr>
      </w:sdtEndPr>
      <w:sdtContent>
        <w:r w:rsidR="003A445F">
          <w:rPr>
            <w:rStyle w:val="PageNumber"/>
          </w:rPr>
          <w:fldChar w:fldCharType="begin"/>
        </w:r>
        <w:r w:rsidR="003A445F">
          <w:rPr>
            <w:rStyle w:val="PageNumber"/>
          </w:rPr>
          <w:instrText xml:space="preserve"> PAGE </w:instrText>
        </w:r>
        <w:r w:rsidR="003A445F">
          <w:rPr>
            <w:rStyle w:val="PageNumber"/>
          </w:rPr>
          <w:fldChar w:fldCharType="separate"/>
        </w:r>
        <w:r w:rsidR="003A445F">
          <w:rPr>
            <w:rStyle w:val="PageNumber"/>
            <w:noProof/>
          </w:rPr>
          <w:t>1</w:t>
        </w:r>
        <w:r w:rsidR="003A445F">
          <w:rPr>
            <w:rStyle w:val="PageNumber"/>
          </w:rPr>
          <w:fldChar w:fldCharType="end"/>
        </w:r>
      </w:sdtContent>
    </w:sdt>
  </w:p>
  <w:p w14:paraId="3982CFFB" w14:textId="77777777" w:rsidR="003A445F" w:rsidRDefault="003A445F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2E2EF94" w14:textId="77777777" w:rsidR="00B50ECA" w:rsidRDefault="00B50EC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8D692F9" w14:textId="77777777" w:rsidR="00F104A9" w:rsidRDefault="00F104A9" w:rsidP="00E4426C">
      <w:pPr>
        <w:spacing w:after="0" w:line="240" w:lineRule="auto"/>
      </w:pPr>
      <w:r>
        <w:separator/>
      </w:r>
    </w:p>
  </w:footnote>
  <w:footnote w:type="continuationSeparator" w:id="0">
    <w:p w14:paraId="19487CD5" w14:textId="77777777" w:rsidR="00F104A9" w:rsidRDefault="00F104A9" w:rsidP="00E4426C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316B988" w14:textId="77777777" w:rsidR="00B50ECA" w:rsidRDefault="00B50ECA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B7FDECB" w14:textId="77777777" w:rsidR="00B50ECA" w:rsidRDefault="00B50ECA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284F7C9" w14:textId="77777777" w:rsidR="00B50ECA" w:rsidRDefault="00B50ECA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33EA594C"/>
    <w:multiLevelType w:val="hybridMultilevel"/>
    <w:tmpl w:val="B7B2C3F0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5DDC0422"/>
    <w:multiLevelType w:val="hybridMultilevel"/>
    <w:tmpl w:val="2996B2A2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659B48AD"/>
    <w:multiLevelType w:val="hybridMultilevel"/>
    <w:tmpl w:val="DB1A321A"/>
    <w:lvl w:ilvl="0" w:tplc="7AE63BA6"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mu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144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05x5v0279e2x4efza759p5o2pvppd0d9xp9&quot;&gt;Seabird_MetaAnalysis - most recent&lt;record-ids&gt;&lt;item&gt;156&lt;/item&gt;&lt;item&gt;157&lt;/item&gt;&lt;item&gt;158&lt;/item&gt;&lt;item&gt;177&lt;/item&gt;&lt;item&gt;178&lt;/item&gt;&lt;item&gt;187&lt;/item&gt;&lt;item&gt;188&lt;/item&gt;&lt;item&gt;193&lt;/item&gt;&lt;item&gt;194&lt;/item&gt;&lt;item&gt;195&lt;/item&gt;&lt;item&gt;196&lt;/item&gt;&lt;item&gt;197&lt;/item&gt;&lt;item&gt;198&lt;/item&gt;&lt;item&gt;202&lt;/item&gt;&lt;item&gt;204&lt;/item&gt;&lt;item&gt;205&lt;/item&gt;&lt;item&gt;206&lt;/item&gt;&lt;item&gt;208&lt;/item&gt;&lt;item&gt;209&lt;/item&gt;&lt;item&gt;210&lt;/item&gt;&lt;item&gt;212&lt;/item&gt;&lt;item&gt;213&lt;/item&gt;&lt;item&gt;214&lt;/item&gt;&lt;item&gt;215&lt;/item&gt;&lt;item&gt;216&lt;/item&gt;&lt;item&gt;217&lt;/item&gt;&lt;item&gt;218&lt;/item&gt;&lt;item&gt;219&lt;/item&gt;&lt;item&gt;220&lt;/item&gt;&lt;item&gt;221&lt;/item&gt;&lt;item&gt;222&lt;/item&gt;&lt;item&gt;223&lt;/item&gt;&lt;item&gt;224&lt;/item&gt;&lt;item&gt;225&lt;/item&gt;&lt;/record-ids&gt;&lt;/item&gt;&lt;/Libraries&gt;"/>
  </w:docVars>
  <w:rsids>
    <w:rsidRoot w:val="00B859DD"/>
    <w:rsid w:val="0000430A"/>
    <w:rsid w:val="00004F4E"/>
    <w:rsid w:val="00005F61"/>
    <w:rsid w:val="00006E58"/>
    <w:rsid w:val="0001105F"/>
    <w:rsid w:val="00012431"/>
    <w:rsid w:val="0001558C"/>
    <w:rsid w:val="00017D61"/>
    <w:rsid w:val="00022590"/>
    <w:rsid w:val="000243CA"/>
    <w:rsid w:val="00026630"/>
    <w:rsid w:val="00026DA4"/>
    <w:rsid w:val="000337BC"/>
    <w:rsid w:val="00035514"/>
    <w:rsid w:val="000366A2"/>
    <w:rsid w:val="0004092D"/>
    <w:rsid w:val="00040F58"/>
    <w:rsid w:val="00042BFA"/>
    <w:rsid w:val="00045DFA"/>
    <w:rsid w:val="00046A04"/>
    <w:rsid w:val="00047D25"/>
    <w:rsid w:val="00047E97"/>
    <w:rsid w:val="0005251D"/>
    <w:rsid w:val="00052C16"/>
    <w:rsid w:val="00055BF1"/>
    <w:rsid w:val="000603D2"/>
    <w:rsid w:val="00060FD1"/>
    <w:rsid w:val="00061288"/>
    <w:rsid w:val="00061F6E"/>
    <w:rsid w:val="000625A4"/>
    <w:rsid w:val="0006684C"/>
    <w:rsid w:val="00066FE0"/>
    <w:rsid w:val="000672FD"/>
    <w:rsid w:val="0007059E"/>
    <w:rsid w:val="00073238"/>
    <w:rsid w:val="00074EE3"/>
    <w:rsid w:val="000755AB"/>
    <w:rsid w:val="00076F2C"/>
    <w:rsid w:val="00082137"/>
    <w:rsid w:val="00083426"/>
    <w:rsid w:val="00086C28"/>
    <w:rsid w:val="00091F2D"/>
    <w:rsid w:val="0009293B"/>
    <w:rsid w:val="00094F06"/>
    <w:rsid w:val="000A299C"/>
    <w:rsid w:val="000A4DF9"/>
    <w:rsid w:val="000A6C59"/>
    <w:rsid w:val="000B14F8"/>
    <w:rsid w:val="000B1D67"/>
    <w:rsid w:val="000B2D59"/>
    <w:rsid w:val="000B5475"/>
    <w:rsid w:val="000B65A7"/>
    <w:rsid w:val="000C0149"/>
    <w:rsid w:val="000C6F21"/>
    <w:rsid w:val="000D207A"/>
    <w:rsid w:val="000D77BE"/>
    <w:rsid w:val="000E2572"/>
    <w:rsid w:val="000E5729"/>
    <w:rsid w:val="000E615C"/>
    <w:rsid w:val="000E7BF0"/>
    <w:rsid w:val="000F2565"/>
    <w:rsid w:val="000F5EAE"/>
    <w:rsid w:val="000F750D"/>
    <w:rsid w:val="000F77C0"/>
    <w:rsid w:val="00101518"/>
    <w:rsid w:val="001035A8"/>
    <w:rsid w:val="00105261"/>
    <w:rsid w:val="001113B2"/>
    <w:rsid w:val="00111F31"/>
    <w:rsid w:val="00115DC2"/>
    <w:rsid w:val="00117247"/>
    <w:rsid w:val="0012000C"/>
    <w:rsid w:val="001201C8"/>
    <w:rsid w:val="00121648"/>
    <w:rsid w:val="001237C3"/>
    <w:rsid w:val="00125090"/>
    <w:rsid w:val="001252D8"/>
    <w:rsid w:val="00125F02"/>
    <w:rsid w:val="001278AE"/>
    <w:rsid w:val="00127B6A"/>
    <w:rsid w:val="00130C32"/>
    <w:rsid w:val="00130F61"/>
    <w:rsid w:val="00133264"/>
    <w:rsid w:val="001349F7"/>
    <w:rsid w:val="00134A5A"/>
    <w:rsid w:val="001419AF"/>
    <w:rsid w:val="00141EE8"/>
    <w:rsid w:val="00143630"/>
    <w:rsid w:val="001452B0"/>
    <w:rsid w:val="00150F9E"/>
    <w:rsid w:val="00155493"/>
    <w:rsid w:val="00155745"/>
    <w:rsid w:val="00157AE7"/>
    <w:rsid w:val="00162950"/>
    <w:rsid w:val="0016684A"/>
    <w:rsid w:val="0017024E"/>
    <w:rsid w:val="00171005"/>
    <w:rsid w:val="00173172"/>
    <w:rsid w:val="00173B91"/>
    <w:rsid w:val="0018044B"/>
    <w:rsid w:val="001812B7"/>
    <w:rsid w:val="001822B7"/>
    <w:rsid w:val="001934E4"/>
    <w:rsid w:val="001943C2"/>
    <w:rsid w:val="0019529F"/>
    <w:rsid w:val="00195C12"/>
    <w:rsid w:val="0019617E"/>
    <w:rsid w:val="00196FB5"/>
    <w:rsid w:val="00197023"/>
    <w:rsid w:val="001970C3"/>
    <w:rsid w:val="001975F6"/>
    <w:rsid w:val="00197D83"/>
    <w:rsid w:val="001A14F6"/>
    <w:rsid w:val="001A2D03"/>
    <w:rsid w:val="001A652C"/>
    <w:rsid w:val="001B48D2"/>
    <w:rsid w:val="001B4E88"/>
    <w:rsid w:val="001B7D2E"/>
    <w:rsid w:val="001C2E5F"/>
    <w:rsid w:val="001C4021"/>
    <w:rsid w:val="001C44BF"/>
    <w:rsid w:val="001C4F77"/>
    <w:rsid w:val="001C7019"/>
    <w:rsid w:val="001D17E5"/>
    <w:rsid w:val="001D7A15"/>
    <w:rsid w:val="001E4819"/>
    <w:rsid w:val="001E496A"/>
    <w:rsid w:val="001E6711"/>
    <w:rsid w:val="001E745B"/>
    <w:rsid w:val="001F2282"/>
    <w:rsid w:val="001F5509"/>
    <w:rsid w:val="001F6942"/>
    <w:rsid w:val="001F6D66"/>
    <w:rsid w:val="001F7D41"/>
    <w:rsid w:val="002013A5"/>
    <w:rsid w:val="002033BC"/>
    <w:rsid w:val="0020553E"/>
    <w:rsid w:val="00206F31"/>
    <w:rsid w:val="002112C1"/>
    <w:rsid w:val="00213A7D"/>
    <w:rsid w:val="00214E6C"/>
    <w:rsid w:val="00232908"/>
    <w:rsid w:val="00235CB7"/>
    <w:rsid w:val="0023604A"/>
    <w:rsid w:val="00237DBA"/>
    <w:rsid w:val="002411F0"/>
    <w:rsid w:val="002419A8"/>
    <w:rsid w:val="002461BA"/>
    <w:rsid w:val="002476B3"/>
    <w:rsid w:val="00250AC8"/>
    <w:rsid w:val="002512DA"/>
    <w:rsid w:val="00253C21"/>
    <w:rsid w:val="00253EEA"/>
    <w:rsid w:val="00261094"/>
    <w:rsid w:val="00261563"/>
    <w:rsid w:val="00261AB0"/>
    <w:rsid w:val="002668D2"/>
    <w:rsid w:val="00274ED9"/>
    <w:rsid w:val="00280715"/>
    <w:rsid w:val="002830DB"/>
    <w:rsid w:val="00284DA6"/>
    <w:rsid w:val="00285278"/>
    <w:rsid w:val="002874B0"/>
    <w:rsid w:val="00287584"/>
    <w:rsid w:val="0029015D"/>
    <w:rsid w:val="002919BE"/>
    <w:rsid w:val="00292195"/>
    <w:rsid w:val="0029371F"/>
    <w:rsid w:val="0029393A"/>
    <w:rsid w:val="00293D5C"/>
    <w:rsid w:val="00294BF7"/>
    <w:rsid w:val="00295A5D"/>
    <w:rsid w:val="002A7972"/>
    <w:rsid w:val="002A7A70"/>
    <w:rsid w:val="002B08F9"/>
    <w:rsid w:val="002B1CD9"/>
    <w:rsid w:val="002B6EE5"/>
    <w:rsid w:val="002C4EAE"/>
    <w:rsid w:val="002D1718"/>
    <w:rsid w:val="002D2B41"/>
    <w:rsid w:val="002D4030"/>
    <w:rsid w:val="002D5EC7"/>
    <w:rsid w:val="002E1117"/>
    <w:rsid w:val="002E22CD"/>
    <w:rsid w:val="002E2504"/>
    <w:rsid w:val="002E4B55"/>
    <w:rsid w:val="002E6491"/>
    <w:rsid w:val="002F01FD"/>
    <w:rsid w:val="002F15FE"/>
    <w:rsid w:val="002F2287"/>
    <w:rsid w:val="002F26FB"/>
    <w:rsid w:val="002F3AC0"/>
    <w:rsid w:val="0030076E"/>
    <w:rsid w:val="00303E9F"/>
    <w:rsid w:val="00304D99"/>
    <w:rsid w:val="00305EBA"/>
    <w:rsid w:val="0031388B"/>
    <w:rsid w:val="0031407F"/>
    <w:rsid w:val="003173D7"/>
    <w:rsid w:val="00317AC1"/>
    <w:rsid w:val="00320649"/>
    <w:rsid w:val="0032364D"/>
    <w:rsid w:val="00325085"/>
    <w:rsid w:val="00327A0B"/>
    <w:rsid w:val="0033068B"/>
    <w:rsid w:val="00330F56"/>
    <w:rsid w:val="00331C8F"/>
    <w:rsid w:val="00335185"/>
    <w:rsid w:val="0034290C"/>
    <w:rsid w:val="00343DAB"/>
    <w:rsid w:val="00344FCD"/>
    <w:rsid w:val="003459B0"/>
    <w:rsid w:val="003466C9"/>
    <w:rsid w:val="00351686"/>
    <w:rsid w:val="003604E7"/>
    <w:rsid w:val="00363192"/>
    <w:rsid w:val="003635BF"/>
    <w:rsid w:val="00363B19"/>
    <w:rsid w:val="00364488"/>
    <w:rsid w:val="00367133"/>
    <w:rsid w:val="003702E6"/>
    <w:rsid w:val="0037057A"/>
    <w:rsid w:val="0037077C"/>
    <w:rsid w:val="00371629"/>
    <w:rsid w:val="0037223E"/>
    <w:rsid w:val="00373160"/>
    <w:rsid w:val="003743DC"/>
    <w:rsid w:val="00387F2F"/>
    <w:rsid w:val="003908B8"/>
    <w:rsid w:val="00393E34"/>
    <w:rsid w:val="00394968"/>
    <w:rsid w:val="00394A0A"/>
    <w:rsid w:val="003A0C17"/>
    <w:rsid w:val="003A2261"/>
    <w:rsid w:val="003A348B"/>
    <w:rsid w:val="003A445F"/>
    <w:rsid w:val="003A4DB5"/>
    <w:rsid w:val="003A6B17"/>
    <w:rsid w:val="003A72D5"/>
    <w:rsid w:val="003B0449"/>
    <w:rsid w:val="003B17E6"/>
    <w:rsid w:val="003B3C06"/>
    <w:rsid w:val="003B54A7"/>
    <w:rsid w:val="003B6448"/>
    <w:rsid w:val="003B6E0F"/>
    <w:rsid w:val="003C0E81"/>
    <w:rsid w:val="003C1991"/>
    <w:rsid w:val="003C59EB"/>
    <w:rsid w:val="003D2147"/>
    <w:rsid w:val="003D25B1"/>
    <w:rsid w:val="003D2EE2"/>
    <w:rsid w:val="003D3DA3"/>
    <w:rsid w:val="003D58E3"/>
    <w:rsid w:val="003D7AD9"/>
    <w:rsid w:val="003E192E"/>
    <w:rsid w:val="003E34C5"/>
    <w:rsid w:val="003E4880"/>
    <w:rsid w:val="003E4EB2"/>
    <w:rsid w:val="003E5239"/>
    <w:rsid w:val="003E5572"/>
    <w:rsid w:val="003E651A"/>
    <w:rsid w:val="003E7272"/>
    <w:rsid w:val="003F1564"/>
    <w:rsid w:val="003F267A"/>
    <w:rsid w:val="003F2C5D"/>
    <w:rsid w:val="003F3E64"/>
    <w:rsid w:val="0040028A"/>
    <w:rsid w:val="00401E6A"/>
    <w:rsid w:val="00402434"/>
    <w:rsid w:val="00403117"/>
    <w:rsid w:val="00403E1C"/>
    <w:rsid w:val="00406CA2"/>
    <w:rsid w:val="00416178"/>
    <w:rsid w:val="0041709B"/>
    <w:rsid w:val="0041741D"/>
    <w:rsid w:val="00421F83"/>
    <w:rsid w:val="00422619"/>
    <w:rsid w:val="00423EE9"/>
    <w:rsid w:val="00426F41"/>
    <w:rsid w:val="0043016A"/>
    <w:rsid w:val="004308D8"/>
    <w:rsid w:val="00432BE7"/>
    <w:rsid w:val="004353B4"/>
    <w:rsid w:val="00443C97"/>
    <w:rsid w:val="00447531"/>
    <w:rsid w:val="004514CA"/>
    <w:rsid w:val="0045294E"/>
    <w:rsid w:val="00453B0F"/>
    <w:rsid w:val="00454C2D"/>
    <w:rsid w:val="00455403"/>
    <w:rsid w:val="00457429"/>
    <w:rsid w:val="004577A7"/>
    <w:rsid w:val="004611C4"/>
    <w:rsid w:val="00463A2D"/>
    <w:rsid w:val="00465D15"/>
    <w:rsid w:val="0046761E"/>
    <w:rsid w:val="00470162"/>
    <w:rsid w:val="00470B8D"/>
    <w:rsid w:val="00473B32"/>
    <w:rsid w:val="0047486F"/>
    <w:rsid w:val="0047744E"/>
    <w:rsid w:val="00477851"/>
    <w:rsid w:val="00477AEA"/>
    <w:rsid w:val="0048591F"/>
    <w:rsid w:val="00491B3F"/>
    <w:rsid w:val="0049211D"/>
    <w:rsid w:val="00495B69"/>
    <w:rsid w:val="00496150"/>
    <w:rsid w:val="004975AD"/>
    <w:rsid w:val="00497EA9"/>
    <w:rsid w:val="004A49F2"/>
    <w:rsid w:val="004A6743"/>
    <w:rsid w:val="004A6D89"/>
    <w:rsid w:val="004B26A1"/>
    <w:rsid w:val="004B3C62"/>
    <w:rsid w:val="004B414B"/>
    <w:rsid w:val="004C16DE"/>
    <w:rsid w:val="004C310B"/>
    <w:rsid w:val="004C6157"/>
    <w:rsid w:val="004D29AF"/>
    <w:rsid w:val="004D2F01"/>
    <w:rsid w:val="004D3A58"/>
    <w:rsid w:val="004D6226"/>
    <w:rsid w:val="004D706C"/>
    <w:rsid w:val="004D7209"/>
    <w:rsid w:val="004D7ECC"/>
    <w:rsid w:val="004E2B9D"/>
    <w:rsid w:val="004E486E"/>
    <w:rsid w:val="004E5E17"/>
    <w:rsid w:val="004F16A8"/>
    <w:rsid w:val="004F1B2B"/>
    <w:rsid w:val="004F37B2"/>
    <w:rsid w:val="004F3B96"/>
    <w:rsid w:val="004F73FE"/>
    <w:rsid w:val="00501B4B"/>
    <w:rsid w:val="005028F8"/>
    <w:rsid w:val="005033FF"/>
    <w:rsid w:val="00503F16"/>
    <w:rsid w:val="005071B7"/>
    <w:rsid w:val="0051099D"/>
    <w:rsid w:val="00513E16"/>
    <w:rsid w:val="00516D04"/>
    <w:rsid w:val="00516F88"/>
    <w:rsid w:val="00522005"/>
    <w:rsid w:val="00526D52"/>
    <w:rsid w:val="005279C4"/>
    <w:rsid w:val="00527EAB"/>
    <w:rsid w:val="00530717"/>
    <w:rsid w:val="0053541D"/>
    <w:rsid w:val="00542153"/>
    <w:rsid w:val="00555EA8"/>
    <w:rsid w:val="00557DB1"/>
    <w:rsid w:val="0056169E"/>
    <w:rsid w:val="00563EE4"/>
    <w:rsid w:val="00566E37"/>
    <w:rsid w:val="00571233"/>
    <w:rsid w:val="00572B23"/>
    <w:rsid w:val="00574080"/>
    <w:rsid w:val="00574CE3"/>
    <w:rsid w:val="005756EA"/>
    <w:rsid w:val="00575AA4"/>
    <w:rsid w:val="005770DC"/>
    <w:rsid w:val="00577AA7"/>
    <w:rsid w:val="005844A4"/>
    <w:rsid w:val="00585CC0"/>
    <w:rsid w:val="005904B5"/>
    <w:rsid w:val="0059292A"/>
    <w:rsid w:val="00595BB2"/>
    <w:rsid w:val="005A0695"/>
    <w:rsid w:val="005A5666"/>
    <w:rsid w:val="005A6732"/>
    <w:rsid w:val="005A6DE1"/>
    <w:rsid w:val="005A70FC"/>
    <w:rsid w:val="005B33F0"/>
    <w:rsid w:val="005B5633"/>
    <w:rsid w:val="005B5D9D"/>
    <w:rsid w:val="005B7A91"/>
    <w:rsid w:val="005B7F51"/>
    <w:rsid w:val="005C1F94"/>
    <w:rsid w:val="005C4296"/>
    <w:rsid w:val="005C46D2"/>
    <w:rsid w:val="005C647A"/>
    <w:rsid w:val="005C7D45"/>
    <w:rsid w:val="005D035F"/>
    <w:rsid w:val="005D1661"/>
    <w:rsid w:val="005D2F61"/>
    <w:rsid w:val="005D3FDE"/>
    <w:rsid w:val="005D5582"/>
    <w:rsid w:val="005E2515"/>
    <w:rsid w:val="005E612B"/>
    <w:rsid w:val="005F11C0"/>
    <w:rsid w:val="005F1F42"/>
    <w:rsid w:val="005F4FD7"/>
    <w:rsid w:val="005F5CDB"/>
    <w:rsid w:val="00600C29"/>
    <w:rsid w:val="006043AD"/>
    <w:rsid w:val="006045FE"/>
    <w:rsid w:val="006052B1"/>
    <w:rsid w:val="00605DFD"/>
    <w:rsid w:val="00606556"/>
    <w:rsid w:val="00614A1A"/>
    <w:rsid w:val="00620E0D"/>
    <w:rsid w:val="006222B2"/>
    <w:rsid w:val="00623A36"/>
    <w:rsid w:val="00624035"/>
    <w:rsid w:val="00626BA8"/>
    <w:rsid w:val="006325CC"/>
    <w:rsid w:val="00635F0B"/>
    <w:rsid w:val="006374DE"/>
    <w:rsid w:val="00645F6F"/>
    <w:rsid w:val="0064680A"/>
    <w:rsid w:val="00647B46"/>
    <w:rsid w:val="006501A6"/>
    <w:rsid w:val="00651AF9"/>
    <w:rsid w:val="0065396D"/>
    <w:rsid w:val="006641EA"/>
    <w:rsid w:val="00664697"/>
    <w:rsid w:val="006662D4"/>
    <w:rsid w:val="00666830"/>
    <w:rsid w:val="00667545"/>
    <w:rsid w:val="006675C2"/>
    <w:rsid w:val="00667AC7"/>
    <w:rsid w:val="00667EB3"/>
    <w:rsid w:val="00671DD4"/>
    <w:rsid w:val="0067228D"/>
    <w:rsid w:val="00674F40"/>
    <w:rsid w:val="006750A2"/>
    <w:rsid w:val="00675A76"/>
    <w:rsid w:val="00676596"/>
    <w:rsid w:val="00676A1C"/>
    <w:rsid w:val="00676D6E"/>
    <w:rsid w:val="00681748"/>
    <w:rsid w:val="00682D0E"/>
    <w:rsid w:val="00683053"/>
    <w:rsid w:val="00683146"/>
    <w:rsid w:val="006842EF"/>
    <w:rsid w:val="00693067"/>
    <w:rsid w:val="00693F0F"/>
    <w:rsid w:val="00695813"/>
    <w:rsid w:val="00697929"/>
    <w:rsid w:val="006A2ED3"/>
    <w:rsid w:val="006A35C6"/>
    <w:rsid w:val="006A66B5"/>
    <w:rsid w:val="006A6A94"/>
    <w:rsid w:val="006A7E3C"/>
    <w:rsid w:val="006A7F8B"/>
    <w:rsid w:val="006B00E9"/>
    <w:rsid w:val="006B0E34"/>
    <w:rsid w:val="006B234D"/>
    <w:rsid w:val="006B34AD"/>
    <w:rsid w:val="006B34CB"/>
    <w:rsid w:val="006B3BCE"/>
    <w:rsid w:val="006B5549"/>
    <w:rsid w:val="006B7AF4"/>
    <w:rsid w:val="006C00D2"/>
    <w:rsid w:val="006C0374"/>
    <w:rsid w:val="006C2988"/>
    <w:rsid w:val="006D05AD"/>
    <w:rsid w:val="006D1A1E"/>
    <w:rsid w:val="006D2B68"/>
    <w:rsid w:val="006D3262"/>
    <w:rsid w:val="006D4231"/>
    <w:rsid w:val="006D6B41"/>
    <w:rsid w:val="006E0EB2"/>
    <w:rsid w:val="006E13C7"/>
    <w:rsid w:val="006E43B3"/>
    <w:rsid w:val="006E517C"/>
    <w:rsid w:val="006F0D1C"/>
    <w:rsid w:val="006F5764"/>
    <w:rsid w:val="006F7423"/>
    <w:rsid w:val="006F7500"/>
    <w:rsid w:val="00700AC0"/>
    <w:rsid w:val="007022D7"/>
    <w:rsid w:val="0070263F"/>
    <w:rsid w:val="00702D89"/>
    <w:rsid w:val="00704248"/>
    <w:rsid w:val="007042E8"/>
    <w:rsid w:val="00710200"/>
    <w:rsid w:val="007130B8"/>
    <w:rsid w:val="00716FAE"/>
    <w:rsid w:val="00716FCB"/>
    <w:rsid w:val="00716FF9"/>
    <w:rsid w:val="0072182F"/>
    <w:rsid w:val="00722CD9"/>
    <w:rsid w:val="0072589D"/>
    <w:rsid w:val="00730843"/>
    <w:rsid w:val="00737AF6"/>
    <w:rsid w:val="007409BD"/>
    <w:rsid w:val="0074173C"/>
    <w:rsid w:val="007427D0"/>
    <w:rsid w:val="0074352F"/>
    <w:rsid w:val="007470D3"/>
    <w:rsid w:val="007471DD"/>
    <w:rsid w:val="0075068F"/>
    <w:rsid w:val="00750763"/>
    <w:rsid w:val="00750A27"/>
    <w:rsid w:val="00751145"/>
    <w:rsid w:val="007620E9"/>
    <w:rsid w:val="00770F6D"/>
    <w:rsid w:val="00772297"/>
    <w:rsid w:val="00774B7E"/>
    <w:rsid w:val="00780D67"/>
    <w:rsid w:val="00781CDB"/>
    <w:rsid w:val="007820E8"/>
    <w:rsid w:val="00782237"/>
    <w:rsid w:val="0078263E"/>
    <w:rsid w:val="0078361C"/>
    <w:rsid w:val="00783AC8"/>
    <w:rsid w:val="007878E8"/>
    <w:rsid w:val="00794FA7"/>
    <w:rsid w:val="007A061F"/>
    <w:rsid w:val="007A5F57"/>
    <w:rsid w:val="007A7926"/>
    <w:rsid w:val="007B62CD"/>
    <w:rsid w:val="007C0245"/>
    <w:rsid w:val="007C08EB"/>
    <w:rsid w:val="007C0B8E"/>
    <w:rsid w:val="007C2E8E"/>
    <w:rsid w:val="007C30A2"/>
    <w:rsid w:val="007C41F4"/>
    <w:rsid w:val="007D0398"/>
    <w:rsid w:val="007D562D"/>
    <w:rsid w:val="007D5F96"/>
    <w:rsid w:val="007D60D8"/>
    <w:rsid w:val="007E2CE0"/>
    <w:rsid w:val="007E340A"/>
    <w:rsid w:val="007F3F40"/>
    <w:rsid w:val="007F51D1"/>
    <w:rsid w:val="007F71D4"/>
    <w:rsid w:val="00802AEE"/>
    <w:rsid w:val="00803E96"/>
    <w:rsid w:val="00804749"/>
    <w:rsid w:val="008049F9"/>
    <w:rsid w:val="00804D19"/>
    <w:rsid w:val="008072EA"/>
    <w:rsid w:val="008072F0"/>
    <w:rsid w:val="008107A8"/>
    <w:rsid w:val="0081253B"/>
    <w:rsid w:val="00815503"/>
    <w:rsid w:val="00817A2C"/>
    <w:rsid w:val="00824621"/>
    <w:rsid w:val="00825FA3"/>
    <w:rsid w:val="00827305"/>
    <w:rsid w:val="00830034"/>
    <w:rsid w:val="0083473E"/>
    <w:rsid w:val="00842D38"/>
    <w:rsid w:val="0084342B"/>
    <w:rsid w:val="008434D4"/>
    <w:rsid w:val="0084649B"/>
    <w:rsid w:val="00851B48"/>
    <w:rsid w:val="0085487E"/>
    <w:rsid w:val="00860731"/>
    <w:rsid w:val="008708C3"/>
    <w:rsid w:val="0087175E"/>
    <w:rsid w:val="00872C74"/>
    <w:rsid w:val="008742A3"/>
    <w:rsid w:val="00875F11"/>
    <w:rsid w:val="0087638F"/>
    <w:rsid w:val="00877123"/>
    <w:rsid w:val="00880CB1"/>
    <w:rsid w:val="00881F66"/>
    <w:rsid w:val="00890EEE"/>
    <w:rsid w:val="008A17A1"/>
    <w:rsid w:val="008A3F33"/>
    <w:rsid w:val="008A4785"/>
    <w:rsid w:val="008B0946"/>
    <w:rsid w:val="008B38FF"/>
    <w:rsid w:val="008B3BE7"/>
    <w:rsid w:val="008B4A0A"/>
    <w:rsid w:val="008B5EF9"/>
    <w:rsid w:val="008B69CD"/>
    <w:rsid w:val="008B6CB4"/>
    <w:rsid w:val="008B6D0F"/>
    <w:rsid w:val="008B701E"/>
    <w:rsid w:val="008C12F4"/>
    <w:rsid w:val="008C2261"/>
    <w:rsid w:val="008C325E"/>
    <w:rsid w:val="008C504C"/>
    <w:rsid w:val="008C732A"/>
    <w:rsid w:val="008D725B"/>
    <w:rsid w:val="008E0326"/>
    <w:rsid w:val="008E0516"/>
    <w:rsid w:val="008E1B41"/>
    <w:rsid w:val="008E2219"/>
    <w:rsid w:val="008E3422"/>
    <w:rsid w:val="008E6B62"/>
    <w:rsid w:val="008E74E0"/>
    <w:rsid w:val="008F2C4E"/>
    <w:rsid w:val="008F4692"/>
    <w:rsid w:val="008F6054"/>
    <w:rsid w:val="008F6482"/>
    <w:rsid w:val="008F7ECD"/>
    <w:rsid w:val="00901EC7"/>
    <w:rsid w:val="00903C36"/>
    <w:rsid w:val="00904DFC"/>
    <w:rsid w:val="00906500"/>
    <w:rsid w:val="00906FDF"/>
    <w:rsid w:val="009107C9"/>
    <w:rsid w:val="0091108D"/>
    <w:rsid w:val="009126A8"/>
    <w:rsid w:val="00912956"/>
    <w:rsid w:val="009161BB"/>
    <w:rsid w:val="0092239E"/>
    <w:rsid w:val="009223E0"/>
    <w:rsid w:val="00922DD1"/>
    <w:rsid w:val="009259CB"/>
    <w:rsid w:val="00925F12"/>
    <w:rsid w:val="00933A92"/>
    <w:rsid w:val="0093471B"/>
    <w:rsid w:val="00944213"/>
    <w:rsid w:val="00946EEA"/>
    <w:rsid w:val="009504E3"/>
    <w:rsid w:val="0095086F"/>
    <w:rsid w:val="00951231"/>
    <w:rsid w:val="009514F2"/>
    <w:rsid w:val="00961AA4"/>
    <w:rsid w:val="00963107"/>
    <w:rsid w:val="00965E91"/>
    <w:rsid w:val="009665EA"/>
    <w:rsid w:val="00966FCC"/>
    <w:rsid w:val="00967C71"/>
    <w:rsid w:val="009706EC"/>
    <w:rsid w:val="0097211B"/>
    <w:rsid w:val="0097432D"/>
    <w:rsid w:val="00977852"/>
    <w:rsid w:val="009812FB"/>
    <w:rsid w:val="00982B69"/>
    <w:rsid w:val="009838E3"/>
    <w:rsid w:val="009863B0"/>
    <w:rsid w:val="009939B7"/>
    <w:rsid w:val="0099758A"/>
    <w:rsid w:val="009B166B"/>
    <w:rsid w:val="009B1AC2"/>
    <w:rsid w:val="009B6333"/>
    <w:rsid w:val="009B75EA"/>
    <w:rsid w:val="009C13E1"/>
    <w:rsid w:val="009C32BE"/>
    <w:rsid w:val="009C3638"/>
    <w:rsid w:val="009C44F5"/>
    <w:rsid w:val="009C4714"/>
    <w:rsid w:val="009D0726"/>
    <w:rsid w:val="009D0BB0"/>
    <w:rsid w:val="009D1A32"/>
    <w:rsid w:val="009D3562"/>
    <w:rsid w:val="009E1FD2"/>
    <w:rsid w:val="009E3151"/>
    <w:rsid w:val="009E35E4"/>
    <w:rsid w:val="009E5143"/>
    <w:rsid w:val="009E77C6"/>
    <w:rsid w:val="009E78DE"/>
    <w:rsid w:val="009F1E16"/>
    <w:rsid w:val="009F2FC2"/>
    <w:rsid w:val="009F66CD"/>
    <w:rsid w:val="009F671A"/>
    <w:rsid w:val="009F72F4"/>
    <w:rsid w:val="00A00CAB"/>
    <w:rsid w:val="00A04B0A"/>
    <w:rsid w:val="00A1040A"/>
    <w:rsid w:val="00A110C2"/>
    <w:rsid w:val="00A11397"/>
    <w:rsid w:val="00A12B61"/>
    <w:rsid w:val="00A15C26"/>
    <w:rsid w:val="00A17A62"/>
    <w:rsid w:val="00A24671"/>
    <w:rsid w:val="00A27504"/>
    <w:rsid w:val="00A27614"/>
    <w:rsid w:val="00A30E17"/>
    <w:rsid w:val="00A32EB9"/>
    <w:rsid w:val="00A33D38"/>
    <w:rsid w:val="00A34927"/>
    <w:rsid w:val="00A4105A"/>
    <w:rsid w:val="00A429D9"/>
    <w:rsid w:val="00A47E19"/>
    <w:rsid w:val="00A50A02"/>
    <w:rsid w:val="00A53FA3"/>
    <w:rsid w:val="00A5596E"/>
    <w:rsid w:val="00A57185"/>
    <w:rsid w:val="00A5740E"/>
    <w:rsid w:val="00A57763"/>
    <w:rsid w:val="00A64761"/>
    <w:rsid w:val="00A6510A"/>
    <w:rsid w:val="00A669B4"/>
    <w:rsid w:val="00A6783E"/>
    <w:rsid w:val="00A727F8"/>
    <w:rsid w:val="00A73BE9"/>
    <w:rsid w:val="00A8173B"/>
    <w:rsid w:val="00A81AFC"/>
    <w:rsid w:val="00A82D28"/>
    <w:rsid w:val="00A83E63"/>
    <w:rsid w:val="00A8616C"/>
    <w:rsid w:val="00A915BB"/>
    <w:rsid w:val="00A95B20"/>
    <w:rsid w:val="00AA00BF"/>
    <w:rsid w:val="00AA0405"/>
    <w:rsid w:val="00AA1063"/>
    <w:rsid w:val="00AB059E"/>
    <w:rsid w:val="00AB44FC"/>
    <w:rsid w:val="00AB50E7"/>
    <w:rsid w:val="00AC08C3"/>
    <w:rsid w:val="00AD2907"/>
    <w:rsid w:val="00AD2D32"/>
    <w:rsid w:val="00AD71D8"/>
    <w:rsid w:val="00AE0D57"/>
    <w:rsid w:val="00AE5930"/>
    <w:rsid w:val="00AE653B"/>
    <w:rsid w:val="00AF0130"/>
    <w:rsid w:val="00AF7F64"/>
    <w:rsid w:val="00B00448"/>
    <w:rsid w:val="00B0109E"/>
    <w:rsid w:val="00B02E09"/>
    <w:rsid w:val="00B02FDE"/>
    <w:rsid w:val="00B032B2"/>
    <w:rsid w:val="00B0350D"/>
    <w:rsid w:val="00B04C8B"/>
    <w:rsid w:val="00B05528"/>
    <w:rsid w:val="00B10388"/>
    <w:rsid w:val="00B12517"/>
    <w:rsid w:val="00B1346E"/>
    <w:rsid w:val="00B15759"/>
    <w:rsid w:val="00B15834"/>
    <w:rsid w:val="00B206B8"/>
    <w:rsid w:val="00B20F50"/>
    <w:rsid w:val="00B23742"/>
    <w:rsid w:val="00B24207"/>
    <w:rsid w:val="00B261D3"/>
    <w:rsid w:val="00B27ACF"/>
    <w:rsid w:val="00B32701"/>
    <w:rsid w:val="00B3285A"/>
    <w:rsid w:val="00B330AA"/>
    <w:rsid w:val="00B336F1"/>
    <w:rsid w:val="00B33B5F"/>
    <w:rsid w:val="00B363AC"/>
    <w:rsid w:val="00B4288A"/>
    <w:rsid w:val="00B469EB"/>
    <w:rsid w:val="00B471F9"/>
    <w:rsid w:val="00B5079E"/>
    <w:rsid w:val="00B50ECA"/>
    <w:rsid w:val="00B51D0B"/>
    <w:rsid w:val="00B5204D"/>
    <w:rsid w:val="00B63A64"/>
    <w:rsid w:val="00B6751C"/>
    <w:rsid w:val="00B70C06"/>
    <w:rsid w:val="00B71EBF"/>
    <w:rsid w:val="00B72373"/>
    <w:rsid w:val="00B7256E"/>
    <w:rsid w:val="00B73A0F"/>
    <w:rsid w:val="00B73B19"/>
    <w:rsid w:val="00B754B2"/>
    <w:rsid w:val="00B76334"/>
    <w:rsid w:val="00B76FF7"/>
    <w:rsid w:val="00B777BE"/>
    <w:rsid w:val="00B80324"/>
    <w:rsid w:val="00B81523"/>
    <w:rsid w:val="00B82ECA"/>
    <w:rsid w:val="00B859DD"/>
    <w:rsid w:val="00B908F0"/>
    <w:rsid w:val="00B923A9"/>
    <w:rsid w:val="00B97B62"/>
    <w:rsid w:val="00BA1F5A"/>
    <w:rsid w:val="00BA379D"/>
    <w:rsid w:val="00BA3A2B"/>
    <w:rsid w:val="00BA48A0"/>
    <w:rsid w:val="00BA48CE"/>
    <w:rsid w:val="00BA5976"/>
    <w:rsid w:val="00BA6D29"/>
    <w:rsid w:val="00BB0631"/>
    <w:rsid w:val="00BB16A1"/>
    <w:rsid w:val="00BB5155"/>
    <w:rsid w:val="00BC0E79"/>
    <w:rsid w:val="00BD0045"/>
    <w:rsid w:val="00BD6667"/>
    <w:rsid w:val="00BE0A6B"/>
    <w:rsid w:val="00BE136F"/>
    <w:rsid w:val="00BE22A0"/>
    <w:rsid w:val="00BE2905"/>
    <w:rsid w:val="00BE691C"/>
    <w:rsid w:val="00BF0C67"/>
    <w:rsid w:val="00BF3E5F"/>
    <w:rsid w:val="00BF4ACE"/>
    <w:rsid w:val="00BF5721"/>
    <w:rsid w:val="00BF6603"/>
    <w:rsid w:val="00C01C01"/>
    <w:rsid w:val="00C05E9C"/>
    <w:rsid w:val="00C14683"/>
    <w:rsid w:val="00C16513"/>
    <w:rsid w:val="00C1682F"/>
    <w:rsid w:val="00C21DE3"/>
    <w:rsid w:val="00C24F46"/>
    <w:rsid w:val="00C32580"/>
    <w:rsid w:val="00C33B6E"/>
    <w:rsid w:val="00C3496E"/>
    <w:rsid w:val="00C34DC1"/>
    <w:rsid w:val="00C3596D"/>
    <w:rsid w:val="00C359CA"/>
    <w:rsid w:val="00C41D57"/>
    <w:rsid w:val="00C42649"/>
    <w:rsid w:val="00C44C8F"/>
    <w:rsid w:val="00C47107"/>
    <w:rsid w:val="00C546A3"/>
    <w:rsid w:val="00C54B16"/>
    <w:rsid w:val="00C570B0"/>
    <w:rsid w:val="00C5734A"/>
    <w:rsid w:val="00C6074C"/>
    <w:rsid w:val="00C60B92"/>
    <w:rsid w:val="00C61293"/>
    <w:rsid w:val="00C64CB4"/>
    <w:rsid w:val="00C66952"/>
    <w:rsid w:val="00C678D6"/>
    <w:rsid w:val="00C707F2"/>
    <w:rsid w:val="00C7255F"/>
    <w:rsid w:val="00C75039"/>
    <w:rsid w:val="00C75871"/>
    <w:rsid w:val="00C75D3F"/>
    <w:rsid w:val="00C76552"/>
    <w:rsid w:val="00C811A8"/>
    <w:rsid w:val="00C81D5B"/>
    <w:rsid w:val="00C82E5B"/>
    <w:rsid w:val="00C8399A"/>
    <w:rsid w:val="00C86C0F"/>
    <w:rsid w:val="00C93E6B"/>
    <w:rsid w:val="00C95EED"/>
    <w:rsid w:val="00C964BF"/>
    <w:rsid w:val="00CA0DC3"/>
    <w:rsid w:val="00CA40A6"/>
    <w:rsid w:val="00CA4CFB"/>
    <w:rsid w:val="00CA60ED"/>
    <w:rsid w:val="00CA6C7C"/>
    <w:rsid w:val="00CB662E"/>
    <w:rsid w:val="00CB7768"/>
    <w:rsid w:val="00CC1C7A"/>
    <w:rsid w:val="00CC2FBD"/>
    <w:rsid w:val="00CC702E"/>
    <w:rsid w:val="00CD34DB"/>
    <w:rsid w:val="00CD6FF5"/>
    <w:rsid w:val="00CE1023"/>
    <w:rsid w:val="00CE1542"/>
    <w:rsid w:val="00CE4981"/>
    <w:rsid w:val="00CF1127"/>
    <w:rsid w:val="00CF1A46"/>
    <w:rsid w:val="00CF2706"/>
    <w:rsid w:val="00CF4F8A"/>
    <w:rsid w:val="00CF7835"/>
    <w:rsid w:val="00D01AF8"/>
    <w:rsid w:val="00D060B0"/>
    <w:rsid w:val="00D11C09"/>
    <w:rsid w:val="00D14F8C"/>
    <w:rsid w:val="00D161D8"/>
    <w:rsid w:val="00D16F93"/>
    <w:rsid w:val="00D22D3E"/>
    <w:rsid w:val="00D233F5"/>
    <w:rsid w:val="00D2394B"/>
    <w:rsid w:val="00D2432C"/>
    <w:rsid w:val="00D31333"/>
    <w:rsid w:val="00D329E3"/>
    <w:rsid w:val="00D35D31"/>
    <w:rsid w:val="00D424DD"/>
    <w:rsid w:val="00D45BF4"/>
    <w:rsid w:val="00D46879"/>
    <w:rsid w:val="00D50725"/>
    <w:rsid w:val="00D50B52"/>
    <w:rsid w:val="00D541A5"/>
    <w:rsid w:val="00D5522D"/>
    <w:rsid w:val="00D56946"/>
    <w:rsid w:val="00D57A7C"/>
    <w:rsid w:val="00D633F3"/>
    <w:rsid w:val="00D67CF3"/>
    <w:rsid w:val="00D740EA"/>
    <w:rsid w:val="00D77831"/>
    <w:rsid w:val="00D813FE"/>
    <w:rsid w:val="00D8235A"/>
    <w:rsid w:val="00D82AE5"/>
    <w:rsid w:val="00D82D87"/>
    <w:rsid w:val="00D83136"/>
    <w:rsid w:val="00D833E8"/>
    <w:rsid w:val="00D855E2"/>
    <w:rsid w:val="00D861EA"/>
    <w:rsid w:val="00D903BA"/>
    <w:rsid w:val="00D93891"/>
    <w:rsid w:val="00DA12FB"/>
    <w:rsid w:val="00DA426A"/>
    <w:rsid w:val="00DA5251"/>
    <w:rsid w:val="00DA7769"/>
    <w:rsid w:val="00DB49D3"/>
    <w:rsid w:val="00DB6A84"/>
    <w:rsid w:val="00DC2F6D"/>
    <w:rsid w:val="00DC343B"/>
    <w:rsid w:val="00DC4C4A"/>
    <w:rsid w:val="00DC56BE"/>
    <w:rsid w:val="00DD08AE"/>
    <w:rsid w:val="00DE7346"/>
    <w:rsid w:val="00DF079C"/>
    <w:rsid w:val="00DF08C1"/>
    <w:rsid w:val="00DF0C1C"/>
    <w:rsid w:val="00DF332C"/>
    <w:rsid w:val="00E0081D"/>
    <w:rsid w:val="00E019C1"/>
    <w:rsid w:val="00E03432"/>
    <w:rsid w:val="00E04041"/>
    <w:rsid w:val="00E072E2"/>
    <w:rsid w:val="00E10150"/>
    <w:rsid w:val="00E1159F"/>
    <w:rsid w:val="00E12097"/>
    <w:rsid w:val="00E1339C"/>
    <w:rsid w:val="00E13BC2"/>
    <w:rsid w:val="00E14943"/>
    <w:rsid w:val="00E2474F"/>
    <w:rsid w:val="00E31AA7"/>
    <w:rsid w:val="00E369F7"/>
    <w:rsid w:val="00E41052"/>
    <w:rsid w:val="00E4426C"/>
    <w:rsid w:val="00E526D3"/>
    <w:rsid w:val="00E52F74"/>
    <w:rsid w:val="00E53349"/>
    <w:rsid w:val="00E54DF9"/>
    <w:rsid w:val="00E555C7"/>
    <w:rsid w:val="00E5610D"/>
    <w:rsid w:val="00E5617D"/>
    <w:rsid w:val="00E64C0F"/>
    <w:rsid w:val="00E66EDC"/>
    <w:rsid w:val="00E772C8"/>
    <w:rsid w:val="00E90D97"/>
    <w:rsid w:val="00E910C9"/>
    <w:rsid w:val="00E9171B"/>
    <w:rsid w:val="00E9381D"/>
    <w:rsid w:val="00E94D0C"/>
    <w:rsid w:val="00E95623"/>
    <w:rsid w:val="00E9756A"/>
    <w:rsid w:val="00EA0134"/>
    <w:rsid w:val="00EA10F8"/>
    <w:rsid w:val="00EA6D22"/>
    <w:rsid w:val="00EB4215"/>
    <w:rsid w:val="00EB53BF"/>
    <w:rsid w:val="00EB54E2"/>
    <w:rsid w:val="00EB7CD5"/>
    <w:rsid w:val="00EC1879"/>
    <w:rsid w:val="00EC27F2"/>
    <w:rsid w:val="00EC4BD7"/>
    <w:rsid w:val="00EC6389"/>
    <w:rsid w:val="00ED1308"/>
    <w:rsid w:val="00ED13A4"/>
    <w:rsid w:val="00ED2152"/>
    <w:rsid w:val="00ED3C51"/>
    <w:rsid w:val="00ED48A2"/>
    <w:rsid w:val="00ED5C75"/>
    <w:rsid w:val="00ED7726"/>
    <w:rsid w:val="00EE3B6B"/>
    <w:rsid w:val="00EE3F46"/>
    <w:rsid w:val="00EE66B2"/>
    <w:rsid w:val="00EE68A8"/>
    <w:rsid w:val="00EF1FCA"/>
    <w:rsid w:val="00EF35E9"/>
    <w:rsid w:val="00EF5BB7"/>
    <w:rsid w:val="00EF5D73"/>
    <w:rsid w:val="00F02D4A"/>
    <w:rsid w:val="00F03C2C"/>
    <w:rsid w:val="00F05386"/>
    <w:rsid w:val="00F0572B"/>
    <w:rsid w:val="00F06B4A"/>
    <w:rsid w:val="00F070A0"/>
    <w:rsid w:val="00F07B6C"/>
    <w:rsid w:val="00F104A9"/>
    <w:rsid w:val="00F10704"/>
    <w:rsid w:val="00F1173A"/>
    <w:rsid w:val="00F123E7"/>
    <w:rsid w:val="00F135CF"/>
    <w:rsid w:val="00F14D44"/>
    <w:rsid w:val="00F14E75"/>
    <w:rsid w:val="00F16BF9"/>
    <w:rsid w:val="00F16D88"/>
    <w:rsid w:val="00F1797A"/>
    <w:rsid w:val="00F20091"/>
    <w:rsid w:val="00F20781"/>
    <w:rsid w:val="00F242FE"/>
    <w:rsid w:val="00F24478"/>
    <w:rsid w:val="00F252B7"/>
    <w:rsid w:val="00F31ED7"/>
    <w:rsid w:val="00F342F1"/>
    <w:rsid w:val="00F34864"/>
    <w:rsid w:val="00F349DB"/>
    <w:rsid w:val="00F370C6"/>
    <w:rsid w:val="00F37A25"/>
    <w:rsid w:val="00F44B53"/>
    <w:rsid w:val="00F466D5"/>
    <w:rsid w:val="00F51374"/>
    <w:rsid w:val="00F61416"/>
    <w:rsid w:val="00F61E68"/>
    <w:rsid w:val="00F63752"/>
    <w:rsid w:val="00F6392F"/>
    <w:rsid w:val="00F67B4D"/>
    <w:rsid w:val="00F7163F"/>
    <w:rsid w:val="00F71EF6"/>
    <w:rsid w:val="00F7256B"/>
    <w:rsid w:val="00F7458D"/>
    <w:rsid w:val="00F75370"/>
    <w:rsid w:val="00F76FCE"/>
    <w:rsid w:val="00F82B2A"/>
    <w:rsid w:val="00F87232"/>
    <w:rsid w:val="00F87AAC"/>
    <w:rsid w:val="00F92AA5"/>
    <w:rsid w:val="00F95FC0"/>
    <w:rsid w:val="00F96792"/>
    <w:rsid w:val="00FA433D"/>
    <w:rsid w:val="00FA51DE"/>
    <w:rsid w:val="00FA5F07"/>
    <w:rsid w:val="00FB410E"/>
    <w:rsid w:val="00FB5599"/>
    <w:rsid w:val="00FB7C0A"/>
    <w:rsid w:val="00FD0C64"/>
    <w:rsid w:val="00FD4486"/>
    <w:rsid w:val="00FD46F7"/>
    <w:rsid w:val="00FD7095"/>
    <w:rsid w:val="00FD7D2D"/>
    <w:rsid w:val="00FE0F3E"/>
    <w:rsid w:val="00FE10D8"/>
    <w:rsid w:val="00FE2B57"/>
    <w:rsid w:val="00FE3163"/>
    <w:rsid w:val="00FE3F65"/>
    <w:rsid w:val="00FE7969"/>
    <w:rsid w:val="00FE7FB2"/>
    <w:rsid w:val="00FF0A9B"/>
    <w:rsid w:val="00FF5957"/>
    <w:rsid w:val="00FF6386"/>
    <w:rsid w:val="0672B52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09E383C8"/>
  <w15:docId w15:val="{9A17C218-1085-2545-BAF4-CCB78AB744E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Emphasis">
    <w:name w:val="Emphasis"/>
    <w:basedOn w:val="DefaultParagraphFont"/>
    <w:uiPriority w:val="20"/>
    <w:qFormat/>
    <w:rsid w:val="006B5549"/>
    <w:rPr>
      <w:i/>
      <w:iCs/>
    </w:rPr>
  </w:style>
  <w:style w:type="character" w:customStyle="1" w:styleId="smallcaps">
    <w:name w:val="smallcaps"/>
    <w:basedOn w:val="DefaultParagraphFont"/>
    <w:rsid w:val="006B5549"/>
  </w:style>
  <w:style w:type="paragraph" w:styleId="ListParagraph">
    <w:name w:val="List Paragraph"/>
    <w:basedOn w:val="Normal"/>
    <w:uiPriority w:val="34"/>
    <w:qFormat/>
    <w:rsid w:val="00091F2D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BA3A2B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BA3A2B"/>
    <w:rPr>
      <w:color w:val="808080"/>
      <w:shd w:val="clear" w:color="auto" w:fill="E6E6E6"/>
    </w:rPr>
  </w:style>
  <w:style w:type="paragraph" w:customStyle="1" w:styleId="EndNoteBibliographyTitle">
    <w:name w:val="EndNote Bibliography Title"/>
    <w:basedOn w:val="Normal"/>
    <w:link w:val="EndNoteBibliographyTitleChar"/>
    <w:rsid w:val="00AA00BF"/>
    <w:pPr>
      <w:spacing w:after="0"/>
      <w:jc w:val="center"/>
    </w:pPr>
    <w:rPr>
      <w:rFonts w:ascii="Times New Roman" w:hAnsi="Times New Roman" w:cs="Times New Roman"/>
      <w:noProof/>
      <w:sz w:val="24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A00BF"/>
    <w:rPr>
      <w:rFonts w:ascii="Times New Roman" w:hAnsi="Times New Roman" w:cs="Times New Roman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AA00BF"/>
    <w:pPr>
      <w:spacing w:line="240" w:lineRule="auto"/>
    </w:pPr>
    <w:rPr>
      <w:rFonts w:ascii="Times New Roman" w:hAnsi="Times New Roman" w:cs="Times New Roman"/>
      <w:noProof/>
      <w:sz w:val="24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AA00BF"/>
    <w:rPr>
      <w:rFonts w:ascii="Times New Roman" w:hAnsi="Times New Roman" w:cs="Times New Roman"/>
      <w:noProof/>
      <w:sz w:val="24"/>
      <w:lang w:val="en-US"/>
    </w:rPr>
  </w:style>
  <w:style w:type="character" w:styleId="FollowedHyperlink">
    <w:name w:val="FollowedHyperlink"/>
    <w:basedOn w:val="DefaultParagraphFont"/>
    <w:uiPriority w:val="99"/>
    <w:semiHidden/>
    <w:unhideWhenUsed/>
    <w:rsid w:val="009161BB"/>
    <w:rPr>
      <w:color w:val="954F72" w:themeColor="followedHyperlink"/>
      <w:u w:val="single"/>
    </w:rPr>
  </w:style>
  <w:style w:type="paragraph" w:styleId="NormalWeb">
    <w:name w:val="Normal (Web)"/>
    <w:basedOn w:val="Normal"/>
    <w:uiPriority w:val="99"/>
    <w:semiHidden/>
    <w:unhideWhenUsed/>
    <w:rsid w:val="003E7272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50B52"/>
    <w:pPr>
      <w:spacing w:after="0" w:line="240" w:lineRule="auto"/>
    </w:pPr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50B52"/>
    <w:rPr>
      <w:rFonts w:ascii="Times New Roman" w:hAnsi="Times New Roman" w:cs="Times New Roman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19702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9702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97023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9702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97023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B10388"/>
    <w:pPr>
      <w:spacing w:after="0" w:line="240" w:lineRule="auto"/>
    </w:pPr>
  </w:style>
  <w:style w:type="paragraph" w:styleId="Footer">
    <w:name w:val="footer"/>
    <w:basedOn w:val="Normal"/>
    <w:link w:val="FooterChar"/>
    <w:uiPriority w:val="99"/>
    <w:unhideWhenUsed/>
    <w:rsid w:val="00E4426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4426C"/>
  </w:style>
  <w:style w:type="character" w:styleId="PageNumber">
    <w:name w:val="page number"/>
    <w:basedOn w:val="DefaultParagraphFont"/>
    <w:uiPriority w:val="99"/>
    <w:semiHidden/>
    <w:unhideWhenUsed/>
    <w:rsid w:val="00E4426C"/>
  </w:style>
  <w:style w:type="character" w:styleId="LineNumber">
    <w:name w:val="line number"/>
    <w:basedOn w:val="DefaultParagraphFont"/>
    <w:uiPriority w:val="99"/>
    <w:semiHidden/>
    <w:unhideWhenUsed/>
    <w:rsid w:val="00E4426C"/>
  </w:style>
  <w:style w:type="character" w:styleId="UnresolvedMention">
    <w:name w:val="Unresolved Mention"/>
    <w:basedOn w:val="DefaultParagraphFont"/>
    <w:uiPriority w:val="99"/>
    <w:semiHidden/>
    <w:unhideWhenUsed/>
    <w:rsid w:val="007F3F40"/>
    <w:rPr>
      <w:color w:val="605E5C"/>
      <w:shd w:val="clear" w:color="auto" w:fill="E1DFDD"/>
    </w:rPr>
  </w:style>
  <w:style w:type="table" w:styleId="TableGrid">
    <w:name w:val="Table Grid"/>
    <w:basedOn w:val="TableNormal"/>
    <w:uiPriority w:val="39"/>
    <w:rsid w:val="00F92AA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3E523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E5239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81187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4869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903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211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g"/><Relationship Id="rId13" Type="http://schemas.openxmlformats.org/officeDocument/2006/relationships/footer" Target="foot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5" Type="http://schemas.openxmlformats.org/officeDocument/2006/relationships/footer" Target="footer3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image" Target="media/image2.emf"/><Relationship Id="rId14" Type="http://schemas.openxmlformats.org/officeDocument/2006/relationships/header" Target="head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46C87E73-9104-4E81-9110-CF5BB193AD1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4</Pages>
  <Words>563</Words>
  <Characters>3213</Characters>
  <Application>Microsoft Office Word</Application>
  <DocSecurity>0</DocSecurity>
  <Lines>26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76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halia Kingsley</dc:creator>
  <cp:keywords/>
  <dc:description/>
  <cp:lastModifiedBy>Deayton, Helen</cp:lastModifiedBy>
  <cp:revision>3</cp:revision>
  <cp:lastPrinted>2018-11-14T22:33:00Z</cp:lastPrinted>
  <dcterms:created xsi:type="dcterms:W3CDTF">2019-09-02T00:02:00Z</dcterms:created>
  <dcterms:modified xsi:type="dcterms:W3CDTF">2019-09-02T00:0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181c070e-054b-4d1c-ba4c-fc70b099192e_Enabled">
    <vt:lpwstr>True</vt:lpwstr>
  </property>
  <property fmtid="{D5CDD505-2E9C-101B-9397-08002B2CF9AE}" pid="3" name="MSIP_Label_181c070e-054b-4d1c-ba4c-fc70b099192e_SiteId">
    <vt:lpwstr>2567d566-604c-408a-8a60-55d0dc9d9d6b</vt:lpwstr>
  </property>
  <property fmtid="{D5CDD505-2E9C-101B-9397-08002B2CF9AE}" pid="4" name="MSIP_Label_181c070e-054b-4d1c-ba4c-fc70b099192e_Owner">
    <vt:lpwstr>Helen.Deayton@informa.com</vt:lpwstr>
  </property>
  <property fmtid="{D5CDD505-2E9C-101B-9397-08002B2CF9AE}" pid="5" name="MSIP_Label_181c070e-054b-4d1c-ba4c-fc70b099192e_SetDate">
    <vt:lpwstr>2019-09-02T00:01:08.7264398Z</vt:lpwstr>
  </property>
  <property fmtid="{D5CDD505-2E9C-101B-9397-08002B2CF9AE}" pid="6" name="MSIP_Label_181c070e-054b-4d1c-ba4c-fc70b099192e_Name">
    <vt:lpwstr>General</vt:lpwstr>
  </property>
  <property fmtid="{D5CDD505-2E9C-101B-9397-08002B2CF9AE}" pid="7" name="MSIP_Label_181c070e-054b-4d1c-ba4c-fc70b099192e_Application">
    <vt:lpwstr>Microsoft Azure Information Protection</vt:lpwstr>
  </property>
  <property fmtid="{D5CDD505-2E9C-101B-9397-08002B2CF9AE}" pid="8" name="MSIP_Label_181c070e-054b-4d1c-ba4c-fc70b099192e_ActionId">
    <vt:lpwstr>d35367f8-4e01-4e6b-a903-1137c12bf9bb</vt:lpwstr>
  </property>
  <property fmtid="{D5CDD505-2E9C-101B-9397-08002B2CF9AE}" pid="9" name="MSIP_Label_181c070e-054b-4d1c-ba4c-fc70b099192e_Extended_MSFT_Method">
    <vt:lpwstr>Automatic</vt:lpwstr>
  </property>
  <property fmtid="{D5CDD505-2E9C-101B-9397-08002B2CF9AE}" pid="10" name="MSIP_Label_2bbab825-a111-45e4-86a1-18cee0005896_Enabled">
    <vt:lpwstr>True</vt:lpwstr>
  </property>
  <property fmtid="{D5CDD505-2E9C-101B-9397-08002B2CF9AE}" pid="11" name="MSIP_Label_2bbab825-a111-45e4-86a1-18cee0005896_SiteId">
    <vt:lpwstr>2567d566-604c-408a-8a60-55d0dc9d9d6b</vt:lpwstr>
  </property>
  <property fmtid="{D5CDD505-2E9C-101B-9397-08002B2CF9AE}" pid="12" name="MSIP_Label_2bbab825-a111-45e4-86a1-18cee0005896_Owner">
    <vt:lpwstr>Helen.Deayton@informa.com</vt:lpwstr>
  </property>
  <property fmtid="{D5CDD505-2E9C-101B-9397-08002B2CF9AE}" pid="13" name="MSIP_Label_2bbab825-a111-45e4-86a1-18cee0005896_SetDate">
    <vt:lpwstr>2019-09-02T00:01:08.7264398Z</vt:lpwstr>
  </property>
  <property fmtid="{D5CDD505-2E9C-101B-9397-08002B2CF9AE}" pid="14" name="MSIP_Label_2bbab825-a111-45e4-86a1-18cee0005896_Name">
    <vt:lpwstr>Un-restricted</vt:lpwstr>
  </property>
  <property fmtid="{D5CDD505-2E9C-101B-9397-08002B2CF9AE}" pid="15" name="MSIP_Label_2bbab825-a111-45e4-86a1-18cee0005896_Application">
    <vt:lpwstr>Microsoft Azure Information Protection</vt:lpwstr>
  </property>
  <property fmtid="{D5CDD505-2E9C-101B-9397-08002B2CF9AE}" pid="16" name="MSIP_Label_2bbab825-a111-45e4-86a1-18cee0005896_ActionId">
    <vt:lpwstr>d35367f8-4e01-4e6b-a903-1137c12bf9bb</vt:lpwstr>
  </property>
  <property fmtid="{D5CDD505-2E9C-101B-9397-08002B2CF9AE}" pid="17" name="MSIP_Label_2bbab825-a111-45e4-86a1-18cee0005896_Parent">
    <vt:lpwstr>181c070e-054b-4d1c-ba4c-fc70b099192e</vt:lpwstr>
  </property>
  <property fmtid="{D5CDD505-2E9C-101B-9397-08002B2CF9AE}" pid="18" name="MSIP_Label_2bbab825-a111-45e4-86a1-18cee0005896_Extended_MSFT_Method">
    <vt:lpwstr>Automatic</vt:lpwstr>
  </property>
  <property fmtid="{D5CDD505-2E9C-101B-9397-08002B2CF9AE}" pid="19" name="Sensitivity">
    <vt:lpwstr>General Un-restricted</vt:lpwstr>
  </property>
</Properties>
</file>